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0D46D6">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0D46D6"/>
    <w:p w14:paraId="250FD328" w14:textId="77777777" w:rsidR="00D04942" w:rsidRDefault="00D04942" w:rsidP="000D46D6"/>
    <w:p w14:paraId="6B247062" w14:textId="77777777" w:rsidR="00D04942" w:rsidRDefault="00D04942" w:rsidP="000D46D6"/>
    <w:p w14:paraId="6FF84B0C" w14:textId="77777777" w:rsidR="00D04942" w:rsidRDefault="00D04942" w:rsidP="000D46D6"/>
    <w:p w14:paraId="2363F77C" w14:textId="77777777" w:rsidR="00D04942" w:rsidRDefault="00D04942" w:rsidP="000D46D6"/>
    <w:p w14:paraId="4D1A07B8" w14:textId="77777777" w:rsidR="00D04942" w:rsidRDefault="00D04942" w:rsidP="000D46D6"/>
    <w:p w14:paraId="7AA6F61B" w14:textId="77777777" w:rsidR="00D04942" w:rsidRPr="00D04942" w:rsidRDefault="00D04942" w:rsidP="000D46D6"/>
    <w:p w14:paraId="723C68F6" w14:textId="77777777" w:rsidR="00D04942" w:rsidRDefault="008F2AE9" w:rsidP="000D46D6">
      <w:pPr>
        <w:pStyle w:val="LocaleData"/>
      </w:pPr>
      <w:r>
        <w:t>Novo Hamburgo</w:t>
      </w:r>
    </w:p>
    <w:p w14:paraId="129388A6" w14:textId="389E6EE2" w:rsidR="008F2AE9" w:rsidRDefault="008F2AE9" w:rsidP="000D46D6">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0D46D6"/>
                <w:p w14:paraId="66287A10" w14:textId="77777777" w:rsidR="008277D9" w:rsidRDefault="008277D9" w:rsidP="000D46D6"/>
                <w:p w14:paraId="39DFABF4" w14:textId="77777777" w:rsidR="008277D9" w:rsidRDefault="008277D9" w:rsidP="000D46D6"/>
                <w:p w14:paraId="54D477F2" w14:textId="77777777" w:rsidR="008277D9" w:rsidRDefault="008277D9" w:rsidP="000D46D6"/>
                <w:p w14:paraId="760A639D" w14:textId="77777777" w:rsidR="008277D9" w:rsidRDefault="008277D9" w:rsidP="000D46D6"/>
                <w:p w14:paraId="079C8309" w14:textId="77777777" w:rsidR="008277D9" w:rsidRDefault="008277D9" w:rsidP="000D46D6"/>
                <w:p w14:paraId="1A5BB3A2" w14:textId="77777777" w:rsidR="008277D9" w:rsidRDefault="008277D9" w:rsidP="000D46D6"/>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3E3D8A42" w14:textId="4F5909C3" w:rsidR="008F2AE9" w:rsidRDefault="004563F3" w:rsidP="000D46D6">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0D46D6">
      <w:pPr>
        <w:pStyle w:val="CapaTexto2"/>
      </w:pPr>
      <w:r>
        <w:t>Trabalho de Conclusão de Curso</w:t>
      </w:r>
    </w:p>
    <w:p w14:paraId="3B5DB265" w14:textId="77777777" w:rsidR="008F2AE9" w:rsidRPr="00D04942" w:rsidRDefault="00D04942" w:rsidP="000D46D6">
      <w:pPr>
        <w:pStyle w:val="CapaTexto2"/>
      </w:pPr>
      <w:r>
        <w:t>apresentado como requisito parcial</w:t>
      </w:r>
    </w:p>
    <w:p w14:paraId="1491B1BC" w14:textId="77777777" w:rsidR="008F2AE9" w:rsidRPr="00D04942" w:rsidRDefault="00D04942" w:rsidP="000D46D6">
      <w:pPr>
        <w:pStyle w:val="CapaTexto2"/>
      </w:pPr>
      <w:r>
        <w:t>à obtenção do grau de Bacharel em</w:t>
      </w:r>
    </w:p>
    <w:p w14:paraId="345C26C8" w14:textId="77777777" w:rsidR="00D04942" w:rsidRDefault="00307B26" w:rsidP="000D46D6">
      <w:pPr>
        <w:pStyle w:val="CapaTexto2"/>
      </w:pPr>
      <w:r>
        <w:t>Nome do Curso</w:t>
      </w:r>
      <w:r w:rsidR="00D04942">
        <w:t xml:space="preserve"> pela </w:t>
      </w:r>
    </w:p>
    <w:p w14:paraId="4E4883F2" w14:textId="77777777" w:rsidR="008F2AE9" w:rsidRDefault="00D04942" w:rsidP="000D46D6">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0D46D6">
      <w:pPr>
        <w:pStyle w:val="CapaTexto2"/>
      </w:pPr>
      <w:r>
        <w:t xml:space="preserve">Orientador: </w:t>
      </w:r>
      <w:r w:rsidR="00F87416" w:rsidRPr="00F87416">
        <w:t>Juliano Varella De Carvalho</w:t>
      </w:r>
    </w:p>
    <w:p w14:paraId="6C2500E6" w14:textId="77777777" w:rsidR="008F2AE9" w:rsidRDefault="008F2AE9" w:rsidP="000D46D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0D46D6">
      <w:pPr>
        <w:pStyle w:val="LocaleData"/>
      </w:pPr>
      <w:r>
        <w:t>Novo Hamburgo</w:t>
      </w:r>
    </w:p>
    <w:p w14:paraId="79E22260" w14:textId="3C1E4E69" w:rsidR="008F2AE9" w:rsidRDefault="008F2AE9" w:rsidP="000D46D6">
      <w:pPr>
        <w:pStyle w:val="LocaleData"/>
      </w:pPr>
      <w:r>
        <w:t>20</w:t>
      </w:r>
      <w:r w:rsidR="009F6978">
        <w:t>20</w:t>
      </w:r>
    </w:p>
    <w:p w14:paraId="734DAB3E" w14:textId="77777777" w:rsidR="008F2AE9" w:rsidRDefault="008F2AE9" w:rsidP="000D46D6"/>
    <w:p w14:paraId="05AF58CC" w14:textId="77777777" w:rsidR="008F2AE9" w:rsidRDefault="008F2AE9" w:rsidP="000D46D6"/>
    <w:p w14:paraId="32EE338C" w14:textId="77777777" w:rsidR="008F2AE9" w:rsidRDefault="008F2AE9" w:rsidP="000D46D6"/>
    <w:p w14:paraId="773C467E" w14:textId="77777777" w:rsidR="008F2AE9" w:rsidRDefault="008F2AE9" w:rsidP="000D46D6"/>
    <w:p w14:paraId="5E69384C" w14:textId="77777777" w:rsidR="008F2AE9" w:rsidRDefault="008F2AE9" w:rsidP="000D46D6"/>
    <w:p w14:paraId="05A1A470" w14:textId="77777777" w:rsidR="008F2AE9" w:rsidRDefault="008F2AE9" w:rsidP="000D46D6"/>
    <w:p w14:paraId="252E1496" w14:textId="77777777" w:rsidR="008F2AE9" w:rsidRDefault="008F2AE9" w:rsidP="000D46D6"/>
    <w:p w14:paraId="73D8854C" w14:textId="77777777" w:rsidR="008F2AE9" w:rsidRDefault="008F2AE9" w:rsidP="000D46D6"/>
    <w:p w14:paraId="547EA766" w14:textId="77777777" w:rsidR="008F2AE9" w:rsidRDefault="008F2AE9" w:rsidP="000D46D6"/>
    <w:p w14:paraId="19E8D863" w14:textId="77777777" w:rsidR="008F2AE9" w:rsidRDefault="008F2AE9" w:rsidP="000D46D6">
      <w:pPr>
        <w:pStyle w:val="TtuloAgradecimento"/>
      </w:pPr>
      <w:r>
        <w:t>Agradecimentos</w:t>
      </w:r>
    </w:p>
    <w:p w14:paraId="3544A0AD" w14:textId="77777777" w:rsidR="00356202" w:rsidRDefault="00356202" w:rsidP="0035620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35620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0D46D6">
      <w:pPr>
        <w:pStyle w:val="TextodeAgradecimento"/>
      </w:pPr>
    </w:p>
    <w:p w14:paraId="1E2E291B" w14:textId="77777777" w:rsidR="008F2AE9" w:rsidRPr="000964B3" w:rsidRDefault="008F2AE9" w:rsidP="000D46D6">
      <w:pPr>
        <w:pStyle w:val="Ttulo0"/>
      </w:pPr>
      <w:r w:rsidRPr="000964B3">
        <w:lastRenderedPageBreak/>
        <w:t>Resumo</w:t>
      </w:r>
    </w:p>
    <w:p w14:paraId="4CEA3515" w14:textId="4DD200D6" w:rsidR="008F2AE9" w:rsidRDefault="00356202" w:rsidP="000D46D6">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 xml:space="preserve">o LORS (Loewe’s </w:t>
      </w:r>
      <w:r w:rsidRPr="001837E5">
        <w:rPr>
          <w:i/>
        </w:rPr>
        <w:t>Recommender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0D46D6"/>
    <w:p w14:paraId="5A98A985" w14:textId="77777777" w:rsidR="007467AB" w:rsidRDefault="007467AB" w:rsidP="000D46D6"/>
    <w:p w14:paraId="534039A7" w14:textId="4FC3C2C6" w:rsidR="008F2AE9" w:rsidRDefault="00DF3907" w:rsidP="000D46D6">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1D3D9F">
        <w:rPr>
          <w:lang w:val="en-US"/>
        </w:rPr>
        <w:t xml:space="preserve">Sistemas de recomendação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0D46D6">
      <w:pPr>
        <w:pStyle w:val="Ttulo0"/>
      </w:pPr>
      <w:r>
        <w:lastRenderedPageBreak/>
        <w:t>Abstract</w:t>
      </w:r>
    </w:p>
    <w:p w14:paraId="674DDAC2" w14:textId="77777777" w:rsidR="008F2AE9" w:rsidRDefault="008F2AE9" w:rsidP="000D46D6">
      <w:pPr>
        <w:pStyle w:val="TextodoResumo"/>
      </w:pPr>
      <w:r>
        <w:t>Tradução do Resumo para a língua inglesa.</w:t>
      </w:r>
    </w:p>
    <w:p w14:paraId="30CE21C3" w14:textId="77777777" w:rsidR="008F2AE9" w:rsidRDefault="008F2AE9" w:rsidP="000D46D6"/>
    <w:p w14:paraId="6EF21525" w14:textId="77777777" w:rsidR="008F2AE9" w:rsidRDefault="008F2AE9" w:rsidP="000D46D6"/>
    <w:p w14:paraId="58222E71" w14:textId="043D8596" w:rsidR="008F2AE9" w:rsidRPr="00063522" w:rsidRDefault="00063522" w:rsidP="000D46D6">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0D46D6">
      <w:pPr>
        <w:rPr>
          <w:lang w:val="en-US"/>
        </w:rPr>
      </w:pPr>
    </w:p>
    <w:p w14:paraId="225738AC" w14:textId="77777777" w:rsidR="008F2AE9" w:rsidRDefault="008F2AE9" w:rsidP="000D46D6">
      <w:pPr>
        <w:pStyle w:val="Ttulo0"/>
      </w:pPr>
      <w:r>
        <w:lastRenderedPageBreak/>
        <w:t>Lista de Figuras</w:t>
      </w:r>
    </w:p>
    <w:p w14:paraId="1B2592E2" w14:textId="4B390E43" w:rsidR="008F2AE9" w:rsidRDefault="000C396C" w:rsidP="000D46D6">
      <w:pPr>
        <w:pStyle w:val="Rodap"/>
      </w:pPr>
      <w:r>
        <w:fldChar w:fldCharType="begin"/>
      </w:r>
      <w:r w:rsidR="008F2AE9">
        <w:instrText xml:space="preserve"> TOC \h \z \t "Legenda de Figura" \c </w:instrText>
      </w:r>
      <w:r>
        <w:fldChar w:fldCharType="separate"/>
      </w:r>
      <w:r w:rsidR="00127861">
        <w:rPr>
          <w:b/>
          <w:bCs/>
          <w:noProof/>
        </w:rPr>
        <w:t>Nenhuma entrada de índice de ilustrações foi encontrada.</w:t>
      </w:r>
      <w:r>
        <w:fldChar w:fldCharType="end"/>
      </w:r>
    </w:p>
    <w:p w14:paraId="0B80BAFA" w14:textId="77777777" w:rsidR="008F2AE9" w:rsidRDefault="008F2AE9" w:rsidP="000D46D6"/>
    <w:p w14:paraId="45564844" w14:textId="77777777" w:rsidR="008F2AE9" w:rsidRDefault="008F2AE9" w:rsidP="000D46D6">
      <w:pPr>
        <w:pStyle w:val="Ttulo0"/>
      </w:pPr>
      <w:r>
        <w:lastRenderedPageBreak/>
        <w:t>Lista de Tabelas</w:t>
      </w:r>
    </w:p>
    <w:p w14:paraId="38AC5E23" w14:textId="0580B376" w:rsidR="008F2AE9" w:rsidRDefault="000C396C" w:rsidP="000D46D6">
      <w:pPr>
        <w:pStyle w:val="ndicedeilustraes"/>
      </w:pPr>
      <w:r>
        <w:fldChar w:fldCharType="begin"/>
      </w:r>
      <w:r w:rsidR="008F2AE9">
        <w:instrText xml:space="preserve"> TOC \h \z \t "Legenda de Tabela" \c </w:instrText>
      </w:r>
      <w:r>
        <w:fldChar w:fldCharType="separate"/>
      </w:r>
      <w:r w:rsidR="00127861">
        <w:rPr>
          <w:b/>
          <w:bCs/>
        </w:rPr>
        <w:t>Nenhuma entrada de índice de ilustrações foi encontrada.</w:t>
      </w:r>
      <w:r>
        <w:fldChar w:fldCharType="end"/>
      </w:r>
    </w:p>
    <w:p w14:paraId="47A42ED2" w14:textId="77777777" w:rsidR="008F2AE9" w:rsidRDefault="008F2AE9" w:rsidP="000D46D6"/>
    <w:p w14:paraId="00A4FA6C" w14:textId="77777777" w:rsidR="008F2AE9" w:rsidRDefault="008F2AE9" w:rsidP="000D46D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0D46D6">
            <w:pPr>
              <w:pStyle w:val="Remissivo1"/>
              <w:rPr>
                <w:lang w:val="en-US"/>
              </w:rPr>
            </w:pPr>
            <w:r w:rsidRPr="00211DB3">
              <w:rPr>
                <w:lang w:val="en-US"/>
              </w:rPr>
              <w:t>AIR</w:t>
            </w:r>
          </w:p>
        </w:tc>
        <w:tc>
          <w:tcPr>
            <w:tcW w:w="7992" w:type="dxa"/>
          </w:tcPr>
          <w:p w14:paraId="5D5EF50E" w14:textId="0FABACBF" w:rsidR="002E041E" w:rsidRPr="00211DB3" w:rsidRDefault="002E041E" w:rsidP="000D46D6">
            <w:pPr>
              <w:pStyle w:val="Remissivo1"/>
              <w:rPr>
                <w:i/>
                <w:iCs w:val="0"/>
                <w:lang w:val="en-US"/>
              </w:rPr>
            </w:pPr>
            <w:r w:rsidRPr="00211DB3">
              <w:rPr>
                <w:i/>
                <w:iCs w:val="0"/>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0D46D6">
            <w:pPr>
              <w:pStyle w:val="Remissivo1"/>
              <w:rPr>
                <w:lang w:val="en-US"/>
              </w:rPr>
            </w:pPr>
            <w:r w:rsidRPr="00211DB3">
              <w:rPr>
                <w:lang w:val="en-US"/>
              </w:rPr>
              <w:t>App</w:t>
            </w:r>
          </w:p>
        </w:tc>
        <w:tc>
          <w:tcPr>
            <w:tcW w:w="7992" w:type="dxa"/>
          </w:tcPr>
          <w:p w14:paraId="0FB199CC" w14:textId="6949DAF6" w:rsidR="008F2AE9" w:rsidRPr="00211DB3" w:rsidRDefault="002E041E" w:rsidP="000D46D6">
            <w:pPr>
              <w:pStyle w:val="Remissivo1"/>
              <w:rPr>
                <w:i/>
                <w:iCs w:val="0"/>
                <w:lang w:val="en-US"/>
              </w:rPr>
            </w:pPr>
            <w:r w:rsidRPr="00211DB3">
              <w:rPr>
                <w:i/>
                <w:iCs w:val="0"/>
                <w:lang w:val="en-US"/>
              </w:rPr>
              <w:t>Application</w:t>
            </w:r>
          </w:p>
        </w:tc>
      </w:tr>
      <w:tr w:rsidR="008F2AE9" w:rsidRPr="00211DB3" w14:paraId="5477363A" w14:textId="77777777" w:rsidTr="00286E22">
        <w:tc>
          <w:tcPr>
            <w:tcW w:w="1296" w:type="dxa"/>
          </w:tcPr>
          <w:p w14:paraId="7EB31053" w14:textId="4AC87119" w:rsidR="008F2AE9" w:rsidRPr="00211DB3" w:rsidRDefault="002E041E" w:rsidP="000D46D6">
            <w:pPr>
              <w:pStyle w:val="Remissivo1"/>
            </w:pPr>
            <w:r w:rsidRPr="00211DB3">
              <w:t>AUC</w:t>
            </w:r>
          </w:p>
        </w:tc>
        <w:tc>
          <w:tcPr>
            <w:tcW w:w="7992" w:type="dxa"/>
          </w:tcPr>
          <w:p w14:paraId="36862CF3" w14:textId="3072DD52" w:rsidR="002E041E" w:rsidRPr="00211DB3" w:rsidRDefault="002E041E" w:rsidP="002E041E">
            <w:pPr>
              <w:pStyle w:val="Remissivo1"/>
              <w:rPr>
                <w:lang w:val="en-US"/>
              </w:rPr>
            </w:pPr>
            <w:r w:rsidRPr="00211DB3">
              <w:rPr>
                <w:lang w:val="en-US"/>
              </w:rPr>
              <w:t>Operating Characteristic Curve</w:t>
            </w:r>
          </w:p>
        </w:tc>
      </w:tr>
      <w:tr w:rsidR="008F2AE9" w:rsidRPr="00211DB3" w14:paraId="33F9917F" w14:textId="77777777" w:rsidTr="00286E22">
        <w:tc>
          <w:tcPr>
            <w:tcW w:w="1296" w:type="dxa"/>
          </w:tcPr>
          <w:p w14:paraId="7C6821A3" w14:textId="719EB769" w:rsidR="008F2AE9" w:rsidRPr="00211DB3" w:rsidRDefault="002E041E" w:rsidP="000D46D6">
            <w:pPr>
              <w:pStyle w:val="Remissivo1"/>
              <w:rPr>
                <w:lang w:val="en-US"/>
              </w:rPr>
            </w:pPr>
            <w:r w:rsidRPr="00211DB3">
              <w:rPr>
                <w:lang w:val="en-US"/>
              </w:rPr>
              <w:t>GPML</w:t>
            </w:r>
          </w:p>
        </w:tc>
        <w:tc>
          <w:tcPr>
            <w:tcW w:w="7992" w:type="dxa"/>
          </w:tcPr>
          <w:p w14:paraId="41DF70DC" w14:textId="7361C755" w:rsidR="008F2AE9" w:rsidRPr="00211DB3" w:rsidRDefault="002E041E" w:rsidP="000D46D6">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0D46D6">
            <w:pPr>
              <w:pStyle w:val="Remissivo1"/>
              <w:rPr>
                <w:lang w:val="en-US"/>
              </w:rPr>
            </w:pPr>
            <w:r w:rsidRPr="00211DB3">
              <w:rPr>
                <w:lang w:val="en-US"/>
              </w:rPr>
              <w:t>GPR</w:t>
            </w:r>
          </w:p>
        </w:tc>
        <w:tc>
          <w:tcPr>
            <w:tcW w:w="7992" w:type="dxa"/>
          </w:tcPr>
          <w:p w14:paraId="6EC84304" w14:textId="09AAEB5E" w:rsidR="008F2AE9" w:rsidRPr="00211DB3" w:rsidRDefault="002E041E" w:rsidP="000D46D6">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0D46D6">
            <w:pPr>
              <w:pStyle w:val="Remissivo1"/>
              <w:rPr>
                <w:lang w:val="en-US"/>
              </w:rPr>
            </w:pPr>
            <w:r w:rsidRPr="00211DB3">
              <w:rPr>
                <w:lang w:val="en-US"/>
              </w:rPr>
              <w:t>LORS</w:t>
            </w:r>
          </w:p>
        </w:tc>
        <w:tc>
          <w:tcPr>
            <w:tcW w:w="7992" w:type="dxa"/>
          </w:tcPr>
          <w:p w14:paraId="5016ECA0" w14:textId="11845A05" w:rsidR="008F2AE9" w:rsidRPr="00211DB3" w:rsidRDefault="002E041E" w:rsidP="000D46D6">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0D46D6">
            <w:pPr>
              <w:pStyle w:val="Remissivo1"/>
              <w:rPr>
                <w:lang w:val="en-US"/>
              </w:rPr>
            </w:pPr>
            <w:r w:rsidRPr="00211DB3">
              <w:rPr>
                <w:lang w:val="en-US"/>
              </w:rPr>
              <w:t>POC</w:t>
            </w:r>
          </w:p>
        </w:tc>
        <w:tc>
          <w:tcPr>
            <w:tcW w:w="7992" w:type="dxa"/>
          </w:tcPr>
          <w:p w14:paraId="66B31857" w14:textId="588E8F7F" w:rsidR="008F2AE9" w:rsidRPr="00211DB3" w:rsidRDefault="002E041E" w:rsidP="000D46D6">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0D46D6">
            <w:pPr>
              <w:pStyle w:val="Remissivo1"/>
              <w:rPr>
                <w:lang w:val="en-US"/>
              </w:rPr>
            </w:pPr>
            <w:r w:rsidRPr="00211DB3">
              <w:rPr>
                <w:lang w:val="en-US"/>
              </w:rPr>
              <w:t>RBF</w:t>
            </w:r>
          </w:p>
        </w:tc>
        <w:tc>
          <w:tcPr>
            <w:tcW w:w="7992" w:type="dxa"/>
          </w:tcPr>
          <w:p w14:paraId="1E866C16" w14:textId="5BBA68A1" w:rsidR="008F2AE9" w:rsidRPr="00211DB3" w:rsidRDefault="002E041E" w:rsidP="000D46D6">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0D46D6">
            <w:pPr>
              <w:pStyle w:val="Remissivo1"/>
              <w:rPr>
                <w:lang w:val="en-US"/>
              </w:rPr>
            </w:pPr>
            <w:r w:rsidRPr="00211DB3">
              <w:rPr>
                <w:lang w:val="en-US"/>
              </w:rPr>
              <w:t>RecSys</w:t>
            </w:r>
          </w:p>
        </w:tc>
        <w:tc>
          <w:tcPr>
            <w:tcW w:w="7992" w:type="dxa"/>
          </w:tcPr>
          <w:p w14:paraId="64E75BEB" w14:textId="322115AE" w:rsidR="008F2AE9" w:rsidRPr="00211DB3" w:rsidRDefault="002E041E" w:rsidP="000D46D6">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0D46D6">
            <w:pPr>
              <w:pStyle w:val="Remissivo1"/>
              <w:rPr>
                <w:lang w:val="en-US"/>
              </w:rPr>
            </w:pPr>
            <w:r w:rsidRPr="00211DB3">
              <w:rPr>
                <w:lang w:val="en-US"/>
              </w:rPr>
              <w:t>SDK</w:t>
            </w:r>
          </w:p>
        </w:tc>
        <w:tc>
          <w:tcPr>
            <w:tcW w:w="7992" w:type="dxa"/>
          </w:tcPr>
          <w:p w14:paraId="2F3CFD60" w14:textId="44C738A4" w:rsidR="008F2AE9" w:rsidRPr="00211DB3" w:rsidRDefault="002E041E" w:rsidP="000D46D6">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0D46D6">
            <w:pPr>
              <w:pStyle w:val="Remissivo1"/>
              <w:rPr>
                <w:lang w:val="en-US"/>
              </w:rPr>
            </w:pPr>
            <w:r>
              <w:rPr>
                <w:lang w:val="en-US"/>
              </w:rPr>
              <w:t>SPTF</w:t>
            </w:r>
          </w:p>
        </w:tc>
        <w:tc>
          <w:tcPr>
            <w:tcW w:w="7992" w:type="dxa"/>
          </w:tcPr>
          <w:p w14:paraId="3A5945C2" w14:textId="172BB153" w:rsidR="00A1555E" w:rsidRPr="00A1555E" w:rsidRDefault="00A1555E" w:rsidP="00A1555E">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0D46D6">
            <w:pPr>
              <w:pStyle w:val="Remissivo1"/>
              <w:rPr>
                <w:lang w:val="en-US"/>
              </w:rPr>
            </w:pPr>
            <w:r w:rsidRPr="00211DB3">
              <w:rPr>
                <w:lang w:val="en-US"/>
              </w:rPr>
              <w:t>SVM</w:t>
            </w:r>
          </w:p>
        </w:tc>
        <w:tc>
          <w:tcPr>
            <w:tcW w:w="7992" w:type="dxa"/>
          </w:tcPr>
          <w:p w14:paraId="526EFFF8" w14:textId="6C4AF3CA" w:rsidR="008F2AE9" w:rsidRPr="00211DB3" w:rsidRDefault="002E041E" w:rsidP="000D46D6">
            <w:pPr>
              <w:pStyle w:val="Remissivo1"/>
              <w:rPr>
                <w:lang w:val="en-US"/>
              </w:rPr>
            </w:pPr>
            <w:r w:rsidRPr="00211DB3">
              <w:rPr>
                <w:lang w:val="en-US"/>
              </w:rPr>
              <w:t>Support Vector Machine</w:t>
            </w:r>
          </w:p>
        </w:tc>
      </w:tr>
      <w:tr w:rsidR="008F2AE9" w:rsidRPr="00211DB3" w14:paraId="2F297D92" w14:textId="77777777" w:rsidTr="00286E22">
        <w:tc>
          <w:tcPr>
            <w:tcW w:w="1296" w:type="dxa"/>
          </w:tcPr>
          <w:p w14:paraId="559E6BD7" w14:textId="58541A9E" w:rsidR="008F2AE9" w:rsidRPr="00211DB3" w:rsidRDefault="008F2AE9" w:rsidP="000D46D6">
            <w:pPr>
              <w:pStyle w:val="Remissivo1"/>
              <w:rPr>
                <w:lang w:val="en-US"/>
              </w:rPr>
            </w:pPr>
          </w:p>
        </w:tc>
        <w:tc>
          <w:tcPr>
            <w:tcW w:w="7992" w:type="dxa"/>
          </w:tcPr>
          <w:p w14:paraId="399BF597" w14:textId="5865E6CD" w:rsidR="008F2AE9" w:rsidRPr="00211DB3" w:rsidRDefault="008F2AE9" w:rsidP="000D46D6">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0D46D6">
            <w:pPr>
              <w:pStyle w:val="Remissivo1"/>
              <w:rPr>
                <w:lang w:val="en-US"/>
              </w:rPr>
            </w:pPr>
          </w:p>
        </w:tc>
        <w:tc>
          <w:tcPr>
            <w:tcW w:w="7992" w:type="dxa"/>
          </w:tcPr>
          <w:p w14:paraId="06676CE7" w14:textId="2D8DF891" w:rsidR="008F2AE9" w:rsidRPr="00211DB3" w:rsidRDefault="008F2AE9" w:rsidP="000D46D6">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0D46D6">
            <w:pPr>
              <w:pStyle w:val="Remissivo1"/>
              <w:rPr>
                <w:lang w:val="en-US"/>
              </w:rPr>
            </w:pPr>
          </w:p>
        </w:tc>
        <w:tc>
          <w:tcPr>
            <w:tcW w:w="7992" w:type="dxa"/>
          </w:tcPr>
          <w:p w14:paraId="5492B974" w14:textId="30588DC1" w:rsidR="008F2AE9" w:rsidRPr="00211DB3" w:rsidRDefault="008F2AE9" w:rsidP="000D46D6">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0D46D6">
            <w:pPr>
              <w:pStyle w:val="Remissivo1"/>
              <w:rPr>
                <w:lang w:val="en-US"/>
              </w:rPr>
            </w:pPr>
          </w:p>
        </w:tc>
        <w:tc>
          <w:tcPr>
            <w:tcW w:w="7992" w:type="dxa"/>
          </w:tcPr>
          <w:p w14:paraId="75BA9A34" w14:textId="32FCC22E" w:rsidR="008F2AE9" w:rsidRPr="00211DB3" w:rsidRDefault="008F2AE9" w:rsidP="000D46D6">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0D46D6">
            <w:pPr>
              <w:pStyle w:val="Remissivo1"/>
              <w:rPr>
                <w:lang w:val="en-US"/>
              </w:rPr>
            </w:pPr>
          </w:p>
        </w:tc>
        <w:tc>
          <w:tcPr>
            <w:tcW w:w="7992" w:type="dxa"/>
          </w:tcPr>
          <w:p w14:paraId="14BA3DEB" w14:textId="3E282DD0" w:rsidR="008F2AE9" w:rsidRPr="00211DB3" w:rsidRDefault="008F2AE9" w:rsidP="000D46D6">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0D46D6">
            <w:pPr>
              <w:pStyle w:val="Remissivo1"/>
              <w:rPr>
                <w:lang w:val="en-US"/>
              </w:rPr>
            </w:pPr>
          </w:p>
        </w:tc>
        <w:tc>
          <w:tcPr>
            <w:tcW w:w="7992" w:type="dxa"/>
          </w:tcPr>
          <w:p w14:paraId="25E4503B" w14:textId="0C90E79C" w:rsidR="008F2AE9" w:rsidRPr="00211DB3" w:rsidRDefault="008F2AE9" w:rsidP="000D46D6">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0D46D6">
            <w:pPr>
              <w:pStyle w:val="Remissivo1"/>
              <w:rPr>
                <w:lang w:val="en-US"/>
              </w:rPr>
            </w:pPr>
          </w:p>
        </w:tc>
        <w:tc>
          <w:tcPr>
            <w:tcW w:w="7992" w:type="dxa"/>
          </w:tcPr>
          <w:p w14:paraId="2FEF2A9F" w14:textId="05DD4ACE" w:rsidR="008F2AE9" w:rsidRPr="00211DB3" w:rsidRDefault="008F2AE9" w:rsidP="000D46D6">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0D46D6">
            <w:pPr>
              <w:pStyle w:val="Remissivo1"/>
              <w:rPr>
                <w:lang w:val="en-US"/>
              </w:rPr>
            </w:pPr>
          </w:p>
        </w:tc>
        <w:tc>
          <w:tcPr>
            <w:tcW w:w="7992" w:type="dxa"/>
          </w:tcPr>
          <w:p w14:paraId="031188B9" w14:textId="21F9F2BD" w:rsidR="008F2AE9" w:rsidRPr="00211DB3" w:rsidRDefault="008F2AE9" w:rsidP="000D46D6">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0D46D6">
            <w:pPr>
              <w:pStyle w:val="Remissivo1"/>
              <w:rPr>
                <w:lang w:val="en-US"/>
              </w:rPr>
            </w:pPr>
          </w:p>
        </w:tc>
        <w:tc>
          <w:tcPr>
            <w:tcW w:w="7992" w:type="dxa"/>
          </w:tcPr>
          <w:p w14:paraId="65B882CF" w14:textId="52B50129" w:rsidR="008F2AE9" w:rsidRPr="00211DB3" w:rsidRDefault="008F2AE9" w:rsidP="000D46D6">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0D46D6">
            <w:pPr>
              <w:pStyle w:val="Remissivo1"/>
              <w:rPr>
                <w:lang w:val="en-US"/>
              </w:rPr>
            </w:pPr>
          </w:p>
        </w:tc>
        <w:tc>
          <w:tcPr>
            <w:tcW w:w="7992" w:type="dxa"/>
          </w:tcPr>
          <w:p w14:paraId="4B3E9E96" w14:textId="17416312" w:rsidR="008F2AE9" w:rsidRPr="00211DB3" w:rsidRDefault="008F2AE9" w:rsidP="000D46D6">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0D46D6">
            <w:pPr>
              <w:pStyle w:val="Remissivo1"/>
              <w:rPr>
                <w:lang w:val="en-US"/>
              </w:rPr>
            </w:pPr>
          </w:p>
        </w:tc>
        <w:tc>
          <w:tcPr>
            <w:tcW w:w="7992" w:type="dxa"/>
          </w:tcPr>
          <w:p w14:paraId="34587FCB" w14:textId="1F4567F8" w:rsidR="008F2AE9" w:rsidRPr="00211DB3" w:rsidRDefault="008F2AE9" w:rsidP="000D46D6">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0D46D6">
            <w:pPr>
              <w:pStyle w:val="Remissivo1"/>
              <w:rPr>
                <w:lang w:val="en-US"/>
              </w:rPr>
            </w:pPr>
          </w:p>
        </w:tc>
        <w:tc>
          <w:tcPr>
            <w:tcW w:w="7992" w:type="dxa"/>
          </w:tcPr>
          <w:p w14:paraId="57F03575" w14:textId="0BB59FBE" w:rsidR="008F2AE9" w:rsidRPr="00211DB3" w:rsidRDefault="008F2AE9" w:rsidP="000D46D6">
            <w:pPr>
              <w:pStyle w:val="Remissivo1"/>
              <w:rPr>
                <w:lang w:val="en-US"/>
              </w:rPr>
            </w:pPr>
          </w:p>
        </w:tc>
      </w:tr>
    </w:tbl>
    <w:p w14:paraId="66F406EC" w14:textId="77777777" w:rsidR="008F2AE9" w:rsidRPr="002E041E" w:rsidRDefault="008F2AE9" w:rsidP="000D46D6">
      <w:pPr>
        <w:rPr>
          <w:lang w:val="en-US"/>
        </w:rPr>
      </w:pPr>
    </w:p>
    <w:p w14:paraId="3ABA6FFD" w14:textId="77777777" w:rsidR="008F2AE9" w:rsidRDefault="008F2AE9" w:rsidP="000D46D6">
      <w:pPr>
        <w:pStyle w:val="Ttulo0"/>
      </w:pPr>
      <w:r>
        <w:lastRenderedPageBreak/>
        <w:t>Sumário</w:t>
      </w:r>
    </w:p>
    <w:p w14:paraId="73C97079" w14:textId="00F9C0BC" w:rsidR="0040581D" w:rsidRPr="00956023"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956023">
          <w:rPr>
            <w:rFonts w:ascii="Calibri" w:hAnsi="Calibri"/>
            <w:b w:val="0"/>
            <w:iCs w:val="0"/>
            <w:caps w:val="0"/>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88" w:history="1">
        <w:r w:rsidRPr="00F46011">
          <w:rPr>
            <w:rStyle w:val="Hyperlink"/>
          </w:rPr>
          <w:t>1.1</w:t>
        </w:r>
        <w:r w:rsidRPr="00956023">
          <w:rPr>
            <w:rFonts w:ascii="Calibri" w:hAnsi="Calibri"/>
            <w:iCs w:val="0"/>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89" w:history="1">
        <w:r w:rsidRPr="00F46011">
          <w:rPr>
            <w:rStyle w:val="Hyperlink"/>
          </w:rPr>
          <w:t>1.2</w:t>
        </w:r>
        <w:r w:rsidRPr="00956023">
          <w:rPr>
            <w:rFonts w:ascii="Calibri" w:hAnsi="Calibri"/>
            <w:iCs w:val="0"/>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90" w:history="1">
        <w:r w:rsidRPr="00F46011">
          <w:rPr>
            <w:rStyle w:val="Hyperlink"/>
          </w:rPr>
          <w:t>1.3</w:t>
        </w:r>
        <w:r w:rsidRPr="00956023">
          <w:rPr>
            <w:rFonts w:ascii="Calibri" w:hAnsi="Calibri"/>
            <w:iCs w:val="0"/>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956023" w:rsidRDefault="0040581D">
      <w:pPr>
        <w:pStyle w:val="Sumrio1"/>
        <w:tabs>
          <w:tab w:val="right" w:leader="dot" w:pos="9062"/>
        </w:tabs>
        <w:rPr>
          <w:rFonts w:ascii="Calibri" w:hAnsi="Calibri"/>
          <w:b w:val="0"/>
          <w:iCs w:val="0"/>
          <w:caps w:val="0"/>
          <w:noProof/>
          <w:color w:val="auto"/>
          <w:sz w:val="22"/>
          <w:szCs w:val="22"/>
        </w:rPr>
      </w:pPr>
      <w:hyperlink w:anchor="_Toc55790191" w:history="1">
        <w:r w:rsidRPr="00F46011">
          <w:rPr>
            <w:rStyle w:val="Hyperlink"/>
            <w:noProof/>
          </w:rPr>
          <w:t>2</w:t>
        </w:r>
        <w:r w:rsidRPr="00956023">
          <w:rPr>
            <w:rFonts w:ascii="Calibri" w:hAnsi="Calibri"/>
            <w:b w:val="0"/>
            <w:iCs w:val="0"/>
            <w:caps w:val="0"/>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92" w:history="1">
        <w:r w:rsidRPr="00F46011">
          <w:rPr>
            <w:rStyle w:val="Hyperlink"/>
          </w:rPr>
          <w:t>2.1</w:t>
        </w:r>
        <w:r w:rsidRPr="00956023">
          <w:rPr>
            <w:rFonts w:ascii="Calibri" w:hAnsi="Calibri"/>
            <w:iCs w:val="0"/>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93" w:history="1">
        <w:r w:rsidRPr="00F46011">
          <w:rPr>
            <w:rStyle w:val="Hyperlink"/>
          </w:rPr>
          <w:t>2.2</w:t>
        </w:r>
        <w:r w:rsidRPr="00956023">
          <w:rPr>
            <w:rFonts w:ascii="Calibri" w:hAnsi="Calibri"/>
            <w:iCs w:val="0"/>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94" w:history="1">
        <w:r w:rsidRPr="00F46011">
          <w:rPr>
            <w:rStyle w:val="Hyperlink"/>
          </w:rPr>
          <w:t>2.3</w:t>
        </w:r>
        <w:r w:rsidRPr="00956023">
          <w:rPr>
            <w:rFonts w:ascii="Calibri" w:hAnsi="Calibri"/>
            <w:iCs w:val="0"/>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95" w:history="1">
        <w:r w:rsidRPr="00F46011">
          <w:rPr>
            <w:rStyle w:val="Hyperlink"/>
          </w:rPr>
          <w:t>2.4</w:t>
        </w:r>
        <w:r w:rsidRPr="00956023">
          <w:rPr>
            <w:rFonts w:ascii="Calibri" w:hAnsi="Calibri"/>
            <w:iCs w:val="0"/>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956023" w:rsidRDefault="0040581D">
      <w:pPr>
        <w:pStyle w:val="Sumrio3"/>
        <w:tabs>
          <w:tab w:val="left" w:pos="1440"/>
          <w:tab w:val="right" w:leader="dot" w:pos="9062"/>
        </w:tabs>
        <w:rPr>
          <w:rFonts w:ascii="Calibri" w:hAnsi="Calibri"/>
          <w:iCs w:val="0"/>
          <w:color w:val="auto"/>
          <w:sz w:val="22"/>
          <w:szCs w:val="22"/>
        </w:rPr>
      </w:pPr>
      <w:hyperlink w:anchor="_Toc55790196" w:history="1">
        <w:r w:rsidRPr="00F46011">
          <w:rPr>
            <w:rStyle w:val="Hyperlink"/>
          </w:rPr>
          <w:t>2.4.1</w:t>
        </w:r>
        <w:r w:rsidRPr="00956023">
          <w:rPr>
            <w:rFonts w:ascii="Calibri" w:hAnsi="Calibri"/>
            <w:iCs w:val="0"/>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97" w:history="1">
        <w:r w:rsidRPr="00F46011">
          <w:rPr>
            <w:rStyle w:val="Hyperlink"/>
          </w:rPr>
          <w:t>2.5</w:t>
        </w:r>
        <w:r w:rsidRPr="00956023">
          <w:rPr>
            <w:rFonts w:ascii="Calibri" w:hAnsi="Calibri"/>
            <w:iCs w:val="0"/>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956023" w:rsidRDefault="0040581D">
      <w:pPr>
        <w:pStyle w:val="Sumrio2"/>
        <w:tabs>
          <w:tab w:val="left" w:pos="1248"/>
          <w:tab w:val="right" w:leader="dot" w:pos="9062"/>
        </w:tabs>
        <w:rPr>
          <w:rFonts w:ascii="Calibri" w:hAnsi="Calibri"/>
          <w:iCs w:val="0"/>
          <w:color w:val="auto"/>
          <w:sz w:val="22"/>
          <w:szCs w:val="22"/>
        </w:rPr>
      </w:pPr>
      <w:hyperlink w:anchor="_Toc55790198" w:history="1">
        <w:r w:rsidRPr="00F46011">
          <w:rPr>
            <w:rStyle w:val="Hyperlink"/>
          </w:rPr>
          <w:t>2.6</w:t>
        </w:r>
        <w:r w:rsidRPr="00956023">
          <w:rPr>
            <w:rFonts w:ascii="Calibri" w:hAnsi="Calibri"/>
            <w:iCs w:val="0"/>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956023" w:rsidRDefault="0040581D">
      <w:pPr>
        <w:pStyle w:val="Sumrio1"/>
        <w:tabs>
          <w:tab w:val="right" w:leader="dot" w:pos="9062"/>
        </w:tabs>
        <w:rPr>
          <w:rFonts w:ascii="Calibri" w:hAnsi="Calibri"/>
          <w:b w:val="0"/>
          <w:iCs w:val="0"/>
          <w:caps w:val="0"/>
          <w:noProof/>
          <w:color w:val="auto"/>
          <w:sz w:val="22"/>
          <w:szCs w:val="22"/>
        </w:rPr>
      </w:pPr>
      <w:hyperlink w:anchor="_Toc55790199" w:history="1">
        <w:r w:rsidRPr="00F46011">
          <w:rPr>
            <w:rStyle w:val="Hyperlink"/>
            <w:noProof/>
          </w:rPr>
          <w:t>3</w:t>
        </w:r>
        <w:r w:rsidRPr="00956023">
          <w:rPr>
            <w:rFonts w:ascii="Calibri" w:hAnsi="Calibri"/>
            <w:b w:val="0"/>
            <w:iCs w:val="0"/>
            <w:caps w:val="0"/>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956023" w:rsidRDefault="0040581D">
      <w:pPr>
        <w:pStyle w:val="Sumrio2"/>
        <w:tabs>
          <w:tab w:val="left" w:pos="1248"/>
          <w:tab w:val="right" w:leader="dot" w:pos="9062"/>
        </w:tabs>
        <w:rPr>
          <w:rFonts w:ascii="Calibri" w:hAnsi="Calibri"/>
          <w:iCs w:val="0"/>
          <w:color w:val="auto"/>
          <w:sz w:val="22"/>
          <w:szCs w:val="22"/>
        </w:rPr>
      </w:pPr>
      <w:hyperlink w:anchor="_Toc55790200" w:history="1">
        <w:r w:rsidRPr="00F46011">
          <w:rPr>
            <w:rStyle w:val="Hyperlink"/>
          </w:rPr>
          <w:t>3.1</w:t>
        </w:r>
        <w:r w:rsidRPr="00956023">
          <w:rPr>
            <w:rFonts w:ascii="Calibri" w:hAnsi="Calibri"/>
            <w:iCs w:val="0"/>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01" w:history="1">
        <w:r w:rsidRPr="00F46011">
          <w:rPr>
            <w:rStyle w:val="Hyperlink"/>
          </w:rPr>
          <w:t>3.1.1</w:t>
        </w:r>
        <w:r w:rsidRPr="00956023">
          <w:rPr>
            <w:rFonts w:ascii="Calibri" w:hAnsi="Calibri"/>
            <w:iCs w:val="0"/>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02" w:history="1">
        <w:r w:rsidRPr="00F46011">
          <w:rPr>
            <w:rStyle w:val="Hyperlink"/>
          </w:rPr>
          <w:t>3.1.2</w:t>
        </w:r>
        <w:r w:rsidRPr="00956023">
          <w:rPr>
            <w:rFonts w:ascii="Calibri" w:hAnsi="Calibri"/>
            <w:iCs w:val="0"/>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03" w:history="1">
        <w:r w:rsidRPr="00F46011">
          <w:rPr>
            <w:rStyle w:val="Hyperlink"/>
          </w:rPr>
          <w:t>3.1.3</w:t>
        </w:r>
        <w:r w:rsidRPr="00956023">
          <w:rPr>
            <w:rFonts w:ascii="Calibri" w:hAnsi="Calibri"/>
            <w:iCs w:val="0"/>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04" w:history="1">
        <w:r w:rsidRPr="00F46011">
          <w:rPr>
            <w:rStyle w:val="Hyperlink"/>
          </w:rPr>
          <w:t>3.1.4</w:t>
        </w:r>
        <w:r w:rsidRPr="00956023">
          <w:rPr>
            <w:rFonts w:ascii="Calibri" w:hAnsi="Calibri"/>
            <w:iCs w:val="0"/>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956023" w:rsidRDefault="0040581D">
      <w:pPr>
        <w:pStyle w:val="Sumrio2"/>
        <w:tabs>
          <w:tab w:val="left" w:pos="1248"/>
          <w:tab w:val="right" w:leader="dot" w:pos="9062"/>
        </w:tabs>
        <w:rPr>
          <w:rFonts w:ascii="Calibri" w:hAnsi="Calibri"/>
          <w:iCs w:val="0"/>
          <w:color w:val="auto"/>
          <w:sz w:val="22"/>
          <w:szCs w:val="22"/>
        </w:rPr>
      </w:pPr>
      <w:hyperlink w:anchor="_Toc55790205" w:history="1">
        <w:r w:rsidRPr="00F46011">
          <w:rPr>
            <w:rStyle w:val="Hyperlink"/>
          </w:rPr>
          <w:t>3.2</w:t>
        </w:r>
        <w:r w:rsidRPr="00956023">
          <w:rPr>
            <w:rFonts w:ascii="Calibri" w:hAnsi="Calibri"/>
            <w:iCs w:val="0"/>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06" w:history="1">
        <w:r w:rsidRPr="00F46011">
          <w:rPr>
            <w:rStyle w:val="Hyperlink"/>
          </w:rPr>
          <w:t>3.2.1</w:t>
        </w:r>
        <w:r w:rsidRPr="00956023">
          <w:rPr>
            <w:rFonts w:ascii="Calibri" w:hAnsi="Calibri"/>
            <w:iCs w:val="0"/>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07" w:history="1">
        <w:r w:rsidRPr="00F46011">
          <w:rPr>
            <w:rStyle w:val="Hyperlink"/>
          </w:rPr>
          <w:t>3.2.2</w:t>
        </w:r>
        <w:r w:rsidRPr="00956023">
          <w:rPr>
            <w:rFonts w:ascii="Calibri" w:hAnsi="Calibri"/>
            <w:iCs w:val="0"/>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956023" w:rsidRDefault="0040581D">
      <w:pPr>
        <w:pStyle w:val="Sumrio2"/>
        <w:tabs>
          <w:tab w:val="left" w:pos="1248"/>
          <w:tab w:val="right" w:leader="dot" w:pos="9062"/>
        </w:tabs>
        <w:rPr>
          <w:rFonts w:ascii="Calibri" w:hAnsi="Calibri"/>
          <w:iCs w:val="0"/>
          <w:color w:val="auto"/>
          <w:sz w:val="22"/>
          <w:szCs w:val="22"/>
        </w:rPr>
      </w:pPr>
      <w:hyperlink w:anchor="_Toc55790208" w:history="1">
        <w:r w:rsidRPr="00F46011">
          <w:rPr>
            <w:rStyle w:val="Hyperlink"/>
          </w:rPr>
          <w:t>3.3</w:t>
        </w:r>
        <w:r w:rsidRPr="00956023">
          <w:rPr>
            <w:rFonts w:ascii="Calibri" w:hAnsi="Calibri"/>
            <w:iCs w:val="0"/>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09" w:history="1">
        <w:r w:rsidRPr="00F46011">
          <w:rPr>
            <w:rStyle w:val="Hyperlink"/>
          </w:rPr>
          <w:t>3.3.1</w:t>
        </w:r>
        <w:r w:rsidRPr="00956023">
          <w:rPr>
            <w:rFonts w:ascii="Calibri" w:hAnsi="Calibri"/>
            <w:iCs w:val="0"/>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10" w:history="1">
        <w:r w:rsidRPr="00F46011">
          <w:rPr>
            <w:rStyle w:val="Hyperlink"/>
          </w:rPr>
          <w:t>3.3.2</w:t>
        </w:r>
        <w:r w:rsidRPr="00956023">
          <w:rPr>
            <w:rFonts w:ascii="Calibri" w:hAnsi="Calibri"/>
            <w:iCs w:val="0"/>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956023" w:rsidRDefault="0040581D">
      <w:pPr>
        <w:pStyle w:val="Sumrio2"/>
        <w:tabs>
          <w:tab w:val="left" w:pos="1248"/>
          <w:tab w:val="right" w:leader="dot" w:pos="9062"/>
        </w:tabs>
        <w:rPr>
          <w:rFonts w:ascii="Calibri" w:hAnsi="Calibri"/>
          <w:iCs w:val="0"/>
          <w:color w:val="auto"/>
          <w:sz w:val="22"/>
          <w:szCs w:val="22"/>
        </w:rPr>
      </w:pPr>
      <w:hyperlink w:anchor="_Toc55790211" w:history="1">
        <w:r w:rsidRPr="00F46011">
          <w:rPr>
            <w:rStyle w:val="Hyperlink"/>
          </w:rPr>
          <w:t>3.4</w:t>
        </w:r>
        <w:r w:rsidRPr="00956023">
          <w:rPr>
            <w:rFonts w:ascii="Calibri" w:hAnsi="Calibri"/>
            <w:iCs w:val="0"/>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12" w:history="1">
        <w:r w:rsidRPr="00F46011">
          <w:rPr>
            <w:rStyle w:val="Hyperlink"/>
          </w:rPr>
          <w:t>3.4.1</w:t>
        </w:r>
        <w:r w:rsidRPr="00956023">
          <w:rPr>
            <w:rFonts w:ascii="Calibri" w:hAnsi="Calibri"/>
            <w:iCs w:val="0"/>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13" w:history="1">
        <w:r w:rsidRPr="00F46011">
          <w:rPr>
            <w:rStyle w:val="Hyperlink"/>
          </w:rPr>
          <w:t>3.4.2</w:t>
        </w:r>
        <w:r w:rsidRPr="00956023">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14" w:history="1">
        <w:r w:rsidRPr="00F46011">
          <w:rPr>
            <w:rStyle w:val="Hyperlink"/>
          </w:rPr>
          <w:t>3.4.3</w:t>
        </w:r>
        <w:r w:rsidRPr="00956023">
          <w:rPr>
            <w:rFonts w:ascii="Calibri" w:hAnsi="Calibri"/>
            <w:iCs w:val="0"/>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956023" w:rsidRDefault="0040581D">
      <w:pPr>
        <w:pStyle w:val="Sumrio1"/>
        <w:tabs>
          <w:tab w:val="right" w:leader="dot" w:pos="9062"/>
        </w:tabs>
        <w:rPr>
          <w:rFonts w:ascii="Calibri" w:hAnsi="Calibri"/>
          <w:b w:val="0"/>
          <w:iCs w:val="0"/>
          <w:caps w:val="0"/>
          <w:noProof/>
          <w:color w:val="auto"/>
          <w:sz w:val="22"/>
          <w:szCs w:val="22"/>
        </w:rPr>
      </w:pPr>
      <w:hyperlink w:anchor="_Toc55790215" w:history="1">
        <w:r w:rsidRPr="00F46011">
          <w:rPr>
            <w:rStyle w:val="Hyperlink"/>
            <w:noProof/>
          </w:rPr>
          <w:t>4</w:t>
        </w:r>
        <w:r w:rsidRPr="00956023">
          <w:rPr>
            <w:rFonts w:ascii="Calibri" w:hAnsi="Calibri"/>
            <w:b w:val="0"/>
            <w:iCs w:val="0"/>
            <w:caps w:val="0"/>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956023" w:rsidRDefault="0040581D">
      <w:pPr>
        <w:pStyle w:val="Sumrio2"/>
        <w:tabs>
          <w:tab w:val="left" w:pos="1248"/>
          <w:tab w:val="right" w:leader="dot" w:pos="9062"/>
        </w:tabs>
        <w:rPr>
          <w:rFonts w:ascii="Calibri" w:hAnsi="Calibri"/>
          <w:iCs w:val="0"/>
          <w:color w:val="auto"/>
          <w:sz w:val="22"/>
          <w:szCs w:val="22"/>
        </w:rPr>
      </w:pPr>
      <w:hyperlink w:anchor="_Toc55790216" w:history="1">
        <w:r w:rsidRPr="00F46011">
          <w:rPr>
            <w:rStyle w:val="Hyperlink"/>
          </w:rPr>
          <w:t>4.1</w:t>
        </w:r>
        <w:r w:rsidRPr="00956023">
          <w:rPr>
            <w:rFonts w:ascii="Calibri" w:hAnsi="Calibri"/>
            <w:iCs w:val="0"/>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17" w:history="1">
        <w:r w:rsidRPr="00F46011">
          <w:rPr>
            <w:rStyle w:val="Hyperlink"/>
          </w:rPr>
          <w:t>4.1.1</w:t>
        </w:r>
        <w:r w:rsidRPr="00956023">
          <w:rPr>
            <w:rFonts w:ascii="Calibri" w:hAnsi="Calibri"/>
            <w:iCs w:val="0"/>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18" w:history="1">
        <w:r w:rsidRPr="00F46011">
          <w:rPr>
            <w:rStyle w:val="Hyperlink"/>
          </w:rPr>
          <w:t>4.1.2</w:t>
        </w:r>
        <w:r w:rsidRPr="00956023">
          <w:rPr>
            <w:rFonts w:ascii="Calibri" w:hAnsi="Calibri"/>
            <w:iCs w:val="0"/>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956023" w:rsidRDefault="0040581D">
      <w:pPr>
        <w:pStyle w:val="Sumrio2"/>
        <w:tabs>
          <w:tab w:val="left" w:pos="1248"/>
          <w:tab w:val="right" w:leader="dot" w:pos="9062"/>
        </w:tabs>
        <w:rPr>
          <w:rFonts w:ascii="Calibri" w:hAnsi="Calibri"/>
          <w:iCs w:val="0"/>
          <w:color w:val="auto"/>
          <w:sz w:val="22"/>
          <w:szCs w:val="22"/>
        </w:rPr>
      </w:pPr>
      <w:hyperlink w:anchor="_Toc55790219" w:history="1">
        <w:r w:rsidRPr="00F46011">
          <w:rPr>
            <w:rStyle w:val="Hyperlink"/>
            <w:i/>
          </w:rPr>
          <w:t>4.2</w:t>
        </w:r>
        <w:r w:rsidRPr="00956023">
          <w:rPr>
            <w:rFonts w:ascii="Calibri" w:hAnsi="Calibri"/>
            <w:iCs w:val="0"/>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20" w:history="1">
        <w:r w:rsidRPr="00F46011">
          <w:rPr>
            <w:rStyle w:val="Hyperlink"/>
          </w:rPr>
          <w:t>4.2.1</w:t>
        </w:r>
        <w:r w:rsidRPr="00956023">
          <w:rPr>
            <w:rFonts w:ascii="Calibri" w:hAnsi="Calibri"/>
            <w:iCs w:val="0"/>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21" w:history="1">
        <w:r w:rsidRPr="00F46011">
          <w:rPr>
            <w:rStyle w:val="Hyperlink"/>
          </w:rPr>
          <w:t>4.2.2</w:t>
        </w:r>
        <w:r w:rsidRPr="00956023">
          <w:rPr>
            <w:rFonts w:ascii="Calibri" w:hAnsi="Calibri"/>
            <w:iCs w:val="0"/>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22" w:history="1">
        <w:r w:rsidRPr="00F46011">
          <w:rPr>
            <w:rStyle w:val="Hyperlink"/>
          </w:rPr>
          <w:t>4.2.3</w:t>
        </w:r>
        <w:r w:rsidRPr="00956023">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23" w:history="1">
        <w:r w:rsidRPr="00F46011">
          <w:rPr>
            <w:rStyle w:val="Hyperlink"/>
          </w:rPr>
          <w:t>4.2.4</w:t>
        </w:r>
        <w:r w:rsidRPr="00956023">
          <w:rPr>
            <w:rFonts w:ascii="Calibri" w:hAnsi="Calibri"/>
            <w:iCs w:val="0"/>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24" w:history="1">
        <w:r w:rsidRPr="00F46011">
          <w:rPr>
            <w:rStyle w:val="Hyperlink"/>
          </w:rPr>
          <w:t>4.2.5</w:t>
        </w:r>
        <w:r w:rsidRPr="00956023">
          <w:rPr>
            <w:rFonts w:ascii="Calibri" w:hAnsi="Calibri"/>
            <w:iCs w:val="0"/>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956023" w:rsidRDefault="0040581D">
      <w:pPr>
        <w:pStyle w:val="Sumrio3"/>
        <w:tabs>
          <w:tab w:val="left" w:pos="1440"/>
          <w:tab w:val="right" w:leader="dot" w:pos="9062"/>
        </w:tabs>
        <w:rPr>
          <w:rFonts w:ascii="Calibri" w:hAnsi="Calibri"/>
          <w:iCs w:val="0"/>
          <w:color w:val="auto"/>
          <w:sz w:val="22"/>
          <w:szCs w:val="22"/>
        </w:rPr>
      </w:pPr>
      <w:hyperlink w:anchor="_Toc55790225" w:history="1">
        <w:r w:rsidRPr="00F46011">
          <w:rPr>
            <w:rStyle w:val="Hyperlink"/>
          </w:rPr>
          <w:t>4.2.6</w:t>
        </w:r>
        <w:r w:rsidRPr="00956023">
          <w:rPr>
            <w:rFonts w:ascii="Calibri" w:hAnsi="Calibri"/>
            <w:iCs w:val="0"/>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956023" w:rsidRDefault="0040581D">
      <w:pPr>
        <w:pStyle w:val="Sumrio1"/>
        <w:tabs>
          <w:tab w:val="right" w:leader="dot" w:pos="9062"/>
        </w:tabs>
        <w:rPr>
          <w:rFonts w:ascii="Calibri" w:hAnsi="Calibri"/>
          <w:b w:val="0"/>
          <w:iCs w:val="0"/>
          <w:caps w:val="0"/>
          <w:noProof/>
          <w:color w:val="auto"/>
          <w:sz w:val="22"/>
          <w:szCs w:val="22"/>
        </w:rPr>
      </w:pPr>
      <w:hyperlink w:anchor="_Toc55790226" w:history="1">
        <w:r w:rsidRPr="00F46011">
          <w:rPr>
            <w:rStyle w:val="Hyperlink"/>
            <w:noProof/>
          </w:rPr>
          <w:t>5</w:t>
        </w:r>
        <w:r w:rsidRPr="00956023">
          <w:rPr>
            <w:rFonts w:ascii="Calibri" w:hAnsi="Calibri"/>
            <w:b w:val="0"/>
            <w:iCs w:val="0"/>
            <w:caps w:val="0"/>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956023" w:rsidRDefault="0040581D">
      <w:pPr>
        <w:pStyle w:val="Sumrio2"/>
        <w:tabs>
          <w:tab w:val="left" w:pos="1248"/>
          <w:tab w:val="right" w:leader="dot" w:pos="9062"/>
        </w:tabs>
        <w:rPr>
          <w:rFonts w:ascii="Calibri" w:hAnsi="Calibri"/>
          <w:iCs w:val="0"/>
          <w:color w:val="auto"/>
          <w:sz w:val="22"/>
          <w:szCs w:val="22"/>
        </w:rPr>
      </w:pPr>
      <w:hyperlink w:anchor="_Toc55790227" w:history="1">
        <w:r w:rsidRPr="00F46011">
          <w:rPr>
            <w:rStyle w:val="Hyperlink"/>
          </w:rPr>
          <w:t>5.1</w:t>
        </w:r>
        <w:r w:rsidRPr="00956023">
          <w:rPr>
            <w:rFonts w:ascii="Calibri" w:hAnsi="Calibri"/>
            <w:iCs w:val="0"/>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956023" w:rsidRDefault="0040581D">
      <w:pPr>
        <w:pStyle w:val="Sumrio1"/>
        <w:tabs>
          <w:tab w:val="right" w:leader="dot" w:pos="9062"/>
        </w:tabs>
        <w:rPr>
          <w:rFonts w:ascii="Calibri" w:hAnsi="Calibri"/>
          <w:b w:val="0"/>
          <w:iCs w:val="0"/>
          <w:caps w:val="0"/>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0D46D6">
      <w:r>
        <w:fldChar w:fldCharType="end"/>
      </w:r>
    </w:p>
    <w:p w14:paraId="2F7C66F3" w14:textId="77777777" w:rsidR="008F2AE9" w:rsidRDefault="008F2AE9" w:rsidP="000D46D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0D46D6">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0D46D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0D46D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0D46D6">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0D46D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0D46D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0D46D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0D46D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0D46D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0D46D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0D46D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0D46D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0D46D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0D46D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0D46D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0D46D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0D46D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0D46D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0D46D6">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0D46D6">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0D46D6">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0D46D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0D46D6">
      <w:pPr>
        <w:pStyle w:val="PargrafodaLista"/>
        <w:numPr>
          <w:ilvl w:val="0"/>
          <w:numId w:val="32"/>
        </w:numPr>
      </w:pPr>
      <w:r w:rsidRPr="00006A05">
        <w:t>Selecionar a API a ser utilizada no sistema de recomendação.</w:t>
      </w:r>
    </w:p>
    <w:p w14:paraId="2935B271" w14:textId="77777777" w:rsidR="005D67E6" w:rsidRPr="00006A05" w:rsidRDefault="005D67E6" w:rsidP="000D46D6">
      <w:pPr>
        <w:pStyle w:val="PargrafodaLista"/>
        <w:numPr>
          <w:ilvl w:val="0"/>
          <w:numId w:val="32"/>
        </w:numPr>
      </w:pPr>
      <w:r w:rsidRPr="00006A05">
        <w:t>Definir os contextos de ambiente a serem utilizados no sistema.</w:t>
      </w:r>
    </w:p>
    <w:p w14:paraId="0C0B65DB" w14:textId="77777777" w:rsidR="005D67E6" w:rsidRPr="00006A05" w:rsidRDefault="005D67E6" w:rsidP="000D46D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0D46D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0D46D6">
      <w:pPr>
        <w:pStyle w:val="PargrafodaLista"/>
        <w:numPr>
          <w:ilvl w:val="0"/>
          <w:numId w:val="32"/>
        </w:numPr>
      </w:pPr>
      <w:r w:rsidRPr="00006A05">
        <w:t>Criar um protótipo do sistema de recomendação.</w:t>
      </w:r>
    </w:p>
    <w:p w14:paraId="283616C6" w14:textId="77777777" w:rsidR="005D67E6" w:rsidRPr="00443CAD" w:rsidRDefault="005D67E6" w:rsidP="000D46D6">
      <w:pPr>
        <w:pStyle w:val="PargrafodaLista"/>
        <w:numPr>
          <w:ilvl w:val="0"/>
          <w:numId w:val="32"/>
        </w:numPr>
      </w:pPr>
      <w:r w:rsidRPr="00006A05">
        <w:t>Avaliar o sistema de recomendação com usuários voluntários.</w:t>
      </w:r>
    </w:p>
    <w:p w14:paraId="3E1474C9" w14:textId="67122B01" w:rsidR="005D67E6" w:rsidRDefault="005D67E6" w:rsidP="000D46D6">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0D46D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0D46D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0D46D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0D46D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0D46D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0D46D6">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0D46D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0D46D6">
      <w:pPr>
        <w:pStyle w:val="TextodoTrabalho"/>
      </w:pPr>
    </w:p>
    <w:p w14:paraId="0E97F696" w14:textId="77777777" w:rsidR="008F2AE9" w:rsidRDefault="008F2AE9" w:rsidP="000D46D6"/>
    <w:p w14:paraId="76DB85D2" w14:textId="77777777" w:rsidR="008F2AE9" w:rsidRDefault="008F2AE9" w:rsidP="000D46D6"/>
    <w:p w14:paraId="1A45AE97" w14:textId="4CD788D6" w:rsidR="008F2AE9" w:rsidRDefault="00F243EF" w:rsidP="000D46D6">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0D46D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0D46D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0D46D6">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0D46D6">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0D46D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0D46D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0D46D6">
      <w:r>
        <w:tab/>
        <w:t>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onde o trabalho obteve uma precisão de 50% na taxa de aceitação das recomendações realizadas.</w:t>
      </w:r>
    </w:p>
    <w:p w14:paraId="7523F653" w14:textId="77777777" w:rsidR="00433D11" w:rsidRDefault="00433D11" w:rsidP="000D46D6">
      <w:r>
        <w:tab/>
        <w:t xml:space="preserve">As indicações de trabalhos relacionados realizadas pelos avaliadores (na revisão do anteprojeto) foram analisadas e foi identificado o algoritmo KNN também no trabalho </w:t>
      </w:r>
      <w:commentRangeStart w:id="22"/>
      <w:r>
        <w:t>“</w:t>
      </w:r>
      <w:r w:rsidRPr="006A66C6">
        <w:t>Effective Nearest-Neighbor Music Recommendations</w:t>
      </w:r>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0D46D6">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0D46D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0D46D6">
      <w:r>
        <w:tab/>
        <w:t>Dado o foco da pesquisa e o conteúdo encontrado até o momento, foi feita uma lista de interesses que serão abordados nessa revisão:</w:t>
      </w:r>
    </w:p>
    <w:p w14:paraId="5C0E2E41" w14:textId="77777777" w:rsidR="00433D11" w:rsidRDefault="00433D11" w:rsidP="000D46D6">
      <w:pPr>
        <w:pStyle w:val="Listas"/>
      </w:pPr>
      <w:r>
        <w:t>Estudos realizados</w:t>
      </w:r>
    </w:p>
    <w:p w14:paraId="271155D9" w14:textId="77777777" w:rsidR="00433D11" w:rsidRDefault="00433D11" w:rsidP="000D46D6">
      <w:pPr>
        <w:pStyle w:val="Listas"/>
      </w:pPr>
      <w:r>
        <w:t>Técnicas de recomendação utilizadas</w:t>
      </w:r>
    </w:p>
    <w:p w14:paraId="5F171E54" w14:textId="77777777" w:rsidR="00433D11" w:rsidRDefault="00433D11" w:rsidP="000D46D6">
      <w:pPr>
        <w:pStyle w:val="Listas"/>
      </w:pPr>
      <w:r>
        <w:t>Contextos utilizados para recomendação</w:t>
      </w:r>
    </w:p>
    <w:p w14:paraId="2AF053E7" w14:textId="4CB13D2A" w:rsidR="00433D11" w:rsidRDefault="00433D11" w:rsidP="000D46D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0D46D6">
      <w:pPr>
        <w:pStyle w:val="PargrafodaLista"/>
        <w:numPr>
          <w:ilvl w:val="0"/>
          <w:numId w:val="34"/>
        </w:numPr>
      </w:pPr>
      <w:r w:rsidRPr="00210C75">
        <w:t>RecSys</w:t>
      </w:r>
    </w:p>
    <w:p w14:paraId="6C4998EA" w14:textId="77777777" w:rsidR="00433D11" w:rsidRPr="00210C75" w:rsidRDefault="00433D11" w:rsidP="000D46D6">
      <w:pPr>
        <w:pStyle w:val="PargrafodaLista"/>
        <w:numPr>
          <w:ilvl w:val="0"/>
          <w:numId w:val="34"/>
        </w:numPr>
        <w:rPr>
          <w:lang w:val="en-US"/>
        </w:rPr>
      </w:pPr>
      <w:r w:rsidRPr="00210C75">
        <w:rPr>
          <w:lang w:val="en-US"/>
        </w:rPr>
        <w:t>Machine Learning</w:t>
      </w:r>
    </w:p>
    <w:p w14:paraId="5E7C3A5F" w14:textId="77777777" w:rsidR="00433D11" w:rsidRDefault="00433D11" w:rsidP="000D46D6">
      <w:pPr>
        <w:pStyle w:val="PargrafodaLista"/>
        <w:numPr>
          <w:ilvl w:val="0"/>
          <w:numId w:val="34"/>
        </w:numPr>
      </w:pPr>
      <w:r w:rsidRPr="008D579B">
        <w:t>Sistemas de recomendação musical</w:t>
      </w:r>
    </w:p>
    <w:p w14:paraId="0CC817D4" w14:textId="3DCB0B79" w:rsidR="006F0F04" w:rsidRDefault="00433D11" w:rsidP="000D46D6">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0D46D6">
      <w:pPr>
        <w:pStyle w:val="PargrafodaLista"/>
      </w:pPr>
    </w:p>
    <w:p w14:paraId="4C32277B" w14:textId="79DC81B6" w:rsidR="00433D11" w:rsidRDefault="00433D11" w:rsidP="000D46D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0D46D6">
      <w:r>
        <w:tab/>
        <w:t xml:space="preserve">Foi desenvolvida uma </w:t>
      </w:r>
      <w:r w:rsidRPr="00B42753">
        <w:rPr>
          <w:i/>
        </w:rPr>
        <w:t>string</w:t>
      </w:r>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0D46D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0D46D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0D46D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0D46D6">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0D46D6">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0D46D6"/>
    <w:p w14:paraId="4131597C" w14:textId="44AF7F9D" w:rsidR="000421F7" w:rsidRDefault="000421F7" w:rsidP="000D46D6">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0D46D6">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0"/>
      <w:commentRangeEnd w:id="30"/>
      <w:r w:rsidR="000421F7">
        <w:rPr>
          <w:lang w:eastAsia="en-US"/>
        </w:rPr>
        <w:commentReference w:id="30"/>
      </w:r>
    </w:p>
    <w:p w14:paraId="119CEE96" w14:textId="491AA992" w:rsidR="00E17768" w:rsidRDefault="000421F7" w:rsidP="000D46D6">
      <w:pPr>
        <w:pStyle w:val="PargrafodaLista"/>
      </w:pPr>
      <w:bookmarkStart w:id="31" w:name="_Ref40822595"/>
      <w:bookmarkStart w:id="32" w:name="_Ref40822554"/>
      <w:bookmarkStart w:id="33" w:name="_Toc55260879"/>
      <w:r w:rsidRPr="004D6111">
        <w:lastRenderedPageBreak/>
        <w:t xml:space="preserve">Fonte: </w:t>
      </w:r>
      <w:bookmarkEnd w:id="31"/>
      <w:r w:rsidRPr="004D6111">
        <w:t>Elaborado pelo autor (</w:t>
      </w:r>
      <w:r w:rsidRPr="00210C75">
        <w:t>2020)</w:t>
      </w:r>
      <w:bookmarkEnd w:id="32"/>
      <w:bookmarkEnd w:id="33"/>
    </w:p>
    <w:p w14:paraId="53CFF533" w14:textId="4C867000" w:rsidR="00E17768" w:rsidRDefault="00E17768" w:rsidP="000D46D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0D46D6"/>
    <w:p w14:paraId="5FCB9F21" w14:textId="688DEB44" w:rsidR="00F4482C" w:rsidRPr="00ED2190" w:rsidRDefault="00F4482C" w:rsidP="000D46D6">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2</w:t>
      </w:r>
      <w:r w:rsidR="00D17147">
        <w:rPr>
          <w:b/>
        </w:rPr>
        <w:fldChar w:fldCharType="end"/>
      </w:r>
      <w:r w:rsidRPr="00365FA8">
        <w:t xml:space="preserve"> - Resultado de busca dos </w:t>
      </w:r>
      <w:r w:rsidRPr="00365FA8">
        <w:rPr>
          <w:i/>
          <w:iCs/>
        </w:rPr>
        <w:t>proceedings</w:t>
      </w:r>
      <w:r w:rsidRPr="00365FA8">
        <w:t xml:space="preserve"> no motor de busca da ACM</w:t>
      </w:r>
    </w:p>
    <w:p w14:paraId="391D5652" w14:textId="77777777" w:rsidR="00F4482C" w:rsidRDefault="007454FE" w:rsidP="000D46D6">
      <w:pPr>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0D46D6">
      <w:r w:rsidRPr="004D6111">
        <w:t>Fonte: Elaborado pelo autor (</w:t>
      </w:r>
      <w:r w:rsidRPr="00210C75">
        <w:t>2020)</w:t>
      </w:r>
    </w:p>
    <w:p w14:paraId="4D7E8887" w14:textId="1A6FF7DA" w:rsidR="000822C6" w:rsidRDefault="00017C14" w:rsidP="000D46D6">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0D46D6"/>
    <w:p w14:paraId="6F34E83E" w14:textId="49072F98" w:rsidR="00980B07" w:rsidRPr="00980B07" w:rsidRDefault="00980B07" w:rsidP="000D46D6">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3</w:t>
      </w:r>
      <w:r w:rsidR="00D17147">
        <w:rPr>
          <w:b/>
        </w:rPr>
        <w:fldChar w:fldCharType="end"/>
      </w:r>
      <w:r w:rsidRPr="00980B07">
        <w:t xml:space="preserve"> - Resultado de busca dos </w:t>
      </w:r>
      <w:r w:rsidRPr="00A976A5">
        <w:rPr>
          <w:i/>
          <w:iCs/>
        </w:rPr>
        <w:t>journals</w:t>
      </w:r>
      <w:r w:rsidRPr="00980B07">
        <w:t xml:space="preserve"> no motor de busca da ACM</w:t>
      </w:r>
    </w:p>
    <w:p w14:paraId="453A6F0E" w14:textId="77777777" w:rsidR="000822C6" w:rsidRDefault="007454FE" w:rsidP="000D46D6">
      <w:pPr>
        <w:rPr>
          <w:noProof/>
        </w:rPr>
      </w:pPr>
      <w:r>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0D46D6">
      <w:r w:rsidRPr="00D17147">
        <w:t>Fonte: Elaborado pelo autor (2020)</w:t>
      </w:r>
    </w:p>
    <w:p w14:paraId="4990FABE" w14:textId="76ADCE49" w:rsidR="00980B07" w:rsidRDefault="00017C14" w:rsidP="000D46D6">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0D46D6">
      <w:pPr>
        <w:pStyle w:val="Ttulo2"/>
      </w:pPr>
      <w:bookmarkStart w:id="34" w:name="_Toc55523362"/>
      <w:bookmarkStart w:id="35" w:name="_Toc55260945"/>
      <w:bookmarkStart w:id="36" w:name="_Toc55790195"/>
      <w:r w:rsidRPr="008568F7">
        <w:t>ETAPAS DA REVISÃO DOS TRABALHOS</w:t>
      </w:r>
      <w:bookmarkEnd w:id="34"/>
      <w:bookmarkEnd w:id="35"/>
      <w:bookmarkEnd w:id="36"/>
    </w:p>
    <w:p w14:paraId="052FD4BC" w14:textId="77777777" w:rsidR="00980B07" w:rsidRDefault="00980B07" w:rsidP="000D46D6">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0D46D6"/>
    <w:p w14:paraId="702DD6FB" w14:textId="7CD06FD1" w:rsidR="00D17147" w:rsidRPr="00D17147" w:rsidRDefault="00D17147" w:rsidP="000D46D6">
      <w:pPr>
        <w:pStyle w:val="Legenda"/>
      </w:pPr>
      <w:r w:rsidRPr="00D17147">
        <w:t xml:space="preserve">Figura </w:t>
      </w:r>
      <w:fldSimple w:instr=" SEQ Figura \* ARABIC ">
        <w:r w:rsidR="00033E87">
          <w:rPr>
            <w:noProof/>
          </w:rPr>
          <w:t>4</w:t>
        </w:r>
      </w:fldSimple>
      <w:r w:rsidRPr="00D17147">
        <w:t xml:space="preserve"> - Etapas realizadas para filtrar os trabalhos encontrados no motor de busca da ACM</w:t>
      </w:r>
    </w:p>
    <w:p w14:paraId="264D64B0" w14:textId="77777777" w:rsidR="00D17147" w:rsidRPr="00D17147" w:rsidRDefault="00D17147" w:rsidP="000D46D6">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0D46D6">
      <w:pPr>
        <w:pStyle w:val="Legenda"/>
      </w:pPr>
      <w:r w:rsidRPr="00D17147">
        <w:t>Fonte: Elaborado pelo autor (2020)</w:t>
      </w:r>
    </w:p>
    <w:p w14:paraId="5F75DCB7" w14:textId="77777777" w:rsidR="00573580" w:rsidRDefault="00573580" w:rsidP="000D46D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37"/>
      <w:r w:rsidRPr="009F1D25">
        <w:t>recomendações</w:t>
      </w:r>
      <w:commentRangeEnd w:id="37"/>
      <w:r>
        <w:rPr>
          <w:rStyle w:val="Refdecomentrio"/>
        </w:rPr>
        <w:commentReference w:id="37"/>
      </w:r>
      <w:r w:rsidRPr="009F1D25">
        <w:t xml:space="preserve">. A Figura 5 </w:t>
      </w:r>
      <w:r>
        <w:t>apresenta</w:t>
      </w:r>
      <w:r w:rsidRPr="009F1D25">
        <w:t xml:space="preserve"> a relação entre os tipos e a quantidade de artigos encontrados.</w:t>
      </w:r>
    </w:p>
    <w:p w14:paraId="129D9137" w14:textId="77777777" w:rsidR="00233C3E" w:rsidRDefault="00233C3E" w:rsidP="000D46D6"/>
    <w:p w14:paraId="606F82FC" w14:textId="2A4A8004" w:rsidR="00233C3E" w:rsidRPr="00233C3E" w:rsidRDefault="00233C3E" w:rsidP="000D46D6">
      <w:pPr>
        <w:pStyle w:val="Legenda"/>
      </w:pPr>
      <w:r w:rsidRPr="00233C3E">
        <w:lastRenderedPageBreak/>
        <w:t xml:space="preserve">Figura </w:t>
      </w:r>
      <w:fldSimple w:instr=" SEQ Figura \* ARABIC ">
        <w:r w:rsidR="00033E87">
          <w:rPr>
            <w:noProof/>
          </w:rPr>
          <w:t>5</w:t>
        </w:r>
      </w:fldSimple>
      <w:r w:rsidRPr="00233C3E">
        <w:t xml:space="preserve"> - Filtro em cima dos trabalhos selecionados através do resumo</w:t>
      </w:r>
    </w:p>
    <w:p w14:paraId="113E5754" w14:textId="77777777" w:rsidR="00233C3E" w:rsidRDefault="00233C3E" w:rsidP="000D46D6">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3639" r:id="rId19">
            <o:FieldCodes>\s</o:FieldCodes>
          </o:OLEObject>
        </w:object>
      </w:r>
    </w:p>
    <w:p w14:paraId="3C569AA2" w14:textId="79E32955" w:rsidR="009C26C8" w:rsidRDefault="009C26C8" w:rsidP="000D46D6">
      <w:r w:rsidRPr="00D17147">
        <w:t>Fonte: Elaborado pelo autor (2020)</w:t>
      </w:r>
    </w:p>
    <w:p w14:paraId="5470D085" w14:textId="3C32574F" w:rsidR="009C26C8" w:rsidRDefault="009C26C8" w:rsidP="000D46D6">
      <w:pPr>
        <w:pStyle w:val="Ttulo3"/>
      </w:pPr>
      <w:bookmarkStart w:id="38" w:name="_Toc55523363"/>
      <w:bookmarkStart w:id="39" w:name="_Toc55260946"/>
      <w:bookmarkStart w:id="40" w:name="_Toc55790196"/>
      <w:r>
        <w:t>Trabalhos selecionados</w:t>
      </w:r>
      <w:bookmarkEnd w:id="38"/>
      <w:bookmarkEnd w:id="39"/>
      <w:bookmarkEnd w:id="40"/>
    </w:p>
    <w:p w14:paraId="1E25D51A" w14:textId="77777777" w:rsidR="009C26C8" w:rsidRDefault="009C26C8" w:rsidP="000D46D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1"/>
      <w:commentRangeStart w:id="42"/>
      <w:r w:rsidRPr="0012444C">
        <w:t xml:space="preserve">4 trabalhos relacionados </w:t>
      </w:r>
      <w:commentRangeEnd w:id="41"/>
      <w:r>
        <w:rPr>
          <w:rStyle w:val="Refdecomentrio"/>
        </w:rPr>
        <w:commentReference w:id="41"/>
      </w:r>
      <w:commentRangeEnd w:id="42"/>
      <w:r>
        <w:rPr>
          <w:rStyle w:val="Refdecomentrio"/>
        </w:rPr>
        <w:commentReference w:id="42"/>
      </w:r>
      <w:r w:rsidRPr="0012444C">
        <w:t>ao objetivo descrito no protocolo de revisão desse trabalho.</w:t>
      </w:r>
    </w:p>
    <w:p w14:paraId="6C82FB7B" w14:textId="77777777" w:rsidR="00246CD2" w:rsidRDefault="00246CD2" w:rsidP="000D46D6"/>
    <w:p w14:paraId="18B1BCC0" w14:textId="11505803" w:rsidR="00246CD2" w:rsidRPr="00246CD2" w:rsidRDefault="00246CD2" w:rsidP="000D46D6">
      <w:pPr>
        <w:pStyle w:val="Legenda"/>
      </w:pPr>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0D46D6">
      <w:pPr>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0D46D6">
      <w:r w:rsidRPr="00246CD2">
        <w:t>Fonte: Elaborado pelo autor (2020)</w:t>
      </w:r>
    </w:p>
    <w:p w14:paraId="64D3D4CA" w14:textId="7462DB80" w:rsidR="000C6345" w:rsidRDefault="001717DB" w:rsidP="000D46D6">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3"/>
      <w:r w:rsidR="000C6345">
        <w:t>breve resumo</w:t>
      </w:r>
      <w:r w:rsidR="000C6345" w:rsidRPr="003C36AB">
        <w:t xml:space="preserve"> </w:t>
      </w:r>
      <w:commentRangeEnd w:id="43"/>
      <w:r w:rsidR="000C6345">
        <w:rPr>
          <w:rStyle w:val="Refdecomentrio"/>
        </w:rPr>
        <w:commentReference w:id="43"/>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0D46D6">
      <w:pPr>
        <w:pStyle w:val="Listas1"/>
      </w:pPr>
      <w:r w:rsidRPr="00E279E5">
        <w:t>Qual o problema que ele resolveu?</w:t>
      </w:r>
    </w:p>
    <w:p w14:paraId="1E98C08E" w14:textId="77777777" w:rsidR="000C6345" w:rsidRDefault="000C6345" w:rsidP="000D46D6">
      <w:pPr>
        <w:pStyle w:val="PargrafodaLista"/>
        <w:numPr>
          <w:ilvl w:val="1"/>
          <w:numId w:val="35"/>
        </w:numPr>
      </w:pPr>
      <w:r>
        <w:t>Buscam obter uma recomendação personalizada pelo gosto do usuário?</w:t>
      </w:r>
    </w:p>
    <w:p w14:paraId="651FD8A8" w14:textId="77777777" w:rsidR="000C6345" w:rsidRPr="00E279E5" w:rsidRDefault="000C6345" w:rsidP="000D46D6">
      <w:pPr>
        <w:pStyle w:val="Listas1"/>
      </w:pPr>
      <w:r w:rsidRPr="00E279E5">
        <w:t>Quais técnicas foram usadas?</w:t>
      </w:r>
    </w:p>
    <w:p w14:paraId="11C79367" w14:textId="77777777" w:rsidR="000C6345" w:rsidRDefault="000C6345" w:rsidP="000D46D6">
      <w:pPr>
        <w:pStyle w:val="PargrafodaLista"/>
        <w:numPr>
          <w:ilvl w:val="1"/>
          <w:numId w:val="35"/>
        </w:numPr>
      </w:pPr>
      <w:r>
        <w:t>Foi utilizada alguma recomendação colaborativa?</w:t>
      </w:r>
    </w:p>
    <w:p w14:paraId="306E9F40" w14:textId="77777777" w:rsidR="000C6345" w:rsidRDefault="000C6345" w:rsidP="000D46D6">
      <w:pPr>
        <w:pStyle w:val="PargrafodaLista"/>
        <w:numPr>
          <w:ilvl w:val="1"/>
          <w:numId w:val="35"/>
        </w:numPr>
      </w:pPr>
      <w:r>
        <w:t>Quais foram os algoritmos utilizados na recomendação?</w:t>
      </w:r>
    </w:p>
    <w:p w14:paraId="1EE02302" w14:textId="77777777" w:rsidR="000C6345" w:rsidRPr="00E279E5" w:rsidRDefault="000C6345" w:rsidP="000D46D6">
      <w:pPr>
        <w:pStyle w:val="Listas1"/>
      </w:pPr>
      <w:r w:rsidRPr="00E279E5">
        <w:t>Qual a base de treinamento e teste?</w:t>
      </w:r>
    </w:p>
    <w:p w14:paraId="17ABC584" w14:textId="77777777" w:rsidR="000C6345" w:rsidRDefault="000C6345" w:rsidP="000D46D6">
      <w:pPr>
        <w:pStyle w:val="PargrafodaLista"/>
        <w:numPr>
          <w:ilvl w:val="1"/>
          <w:numId w:val="35"/>
        </w:numPr>
      </w:pPr>
      <w:r>
        <w:t>Foi desenvolvida alguma aplicação para obter as bases?</w:t>
      </w:r>
    </w:p>
    <w:p w14:paraId="33C51EDD" w14:textId="77777777" w:rsidR="000C6345" w:rsidRPr="00E279E5" w:rsidRDefault="000C6345" w:rsidP="000D46D6">
      <w:pPr>
        <w:pStyle w:val="Listas1"/>
      </w:pPr>
      <w:r w:rsidRPr="00E279E5">
        <w:t>Quais os contextos utilizados?</w:t>
      </w:r>
    </w:p>
    <w:p w14:paraId="2C3DC9D2" w14:textId="77777777" w:rsidR="000C6345" w:rsidRDefault="000C6345" w:rsidP="000D46D6">
      <w:pPr>
        <w:pStyle w:val="PargrafodaLista"/>
        <w:numPr>
          <w:ilvl w:val="1"/>
          <w:numId w:val="35"/>
        </w:numPr>
      </w:pPr>
      <w:r>
        <w:t>Foi analisado o comportamento? Quais aspectos?</w:t>
      </w:r>
    </w:p>
    <w:p w14:paraId="59744658" w14:textId="77777777" w:rsidR="000C6345" w:rsidRDefault="000C6345" w:rsidP="000D46D6">
      <w:pPr>
        <w:pStyle w:val="PargrafodaLista"/>
        <w:numPr>
          <w:ilvl w:val="1"/>
          <w:numId w:val="35"/>
        </w:numPr>
      </w:pPr>
      <w:r>
        <w:t>Foi analisado o ambiente? Quais fatores?</w:t>
      </w:r>
    </w:p>
    <w:p w14:paraId="5CBB7BA1" w14:textId="77777777" w:rsidR="000C6345" w:rsidRPr="00E279E5" w:rsidRDefault="000C6345" w:rsidP="000D46D6">
      <w:pPr>
        <w:pStyle w:val="Listas1"/>
      </w:pPr>
      <w:r w:rsidRPr="00E279E5">
        <w:t>Como é obtido o contexto?</w:t>
      </w:r>
    </w:p>
    <w:p w14:paraId="1F82AB47" w14:textId="77777777" w:rsidR="000C6345" w:rsidRDefault="000C6345" w:rsidP="000D46D6">
      <w:pPr>
        <w:pStyle w:val="PargrafodaLista"/>
        <w:numPr>
          <w:ilvl w:val="1"/>
          <w:numId w:val="35"/>
        </w:numPr>
      </w:pPr>
      <w:r>
        <w:t>O usuário pode auxiliar na definição do contexto?</w:t>
      </w:r>
    </w:p>
    <w:p w14:paraId="72F189D2" w14:textId="77777777" w:rsidR="000C6345" w:rsidRDefault="000C6345" w:rsidP="000D46D6">
      <w:pPr>
        <w:pStyle w:val="PargrafodaLista"/>
        <w:numPr>
          <w:ilvl w:val="1"/>
          <w:numId w:val="35"/>
        </w:numPr>
      </w:pPr>
      <w:r>
        <w:t>É apresentado o contexto atual para o usuário?</w:t>
      </w:r>
    </w:p>
    <w:p w14:paraId="374144FC" w14:textId="77777777" w:rsidR="000C6345" w:rsidRPr="00BE64A0" w:rsidRDefault="000C6345" w:rsidP="000D46D6">
      <w:pPr>
        <w:pStyle w:val="Listas1"/>
      </w:pPr>
      <w:r w:rsidRPr="00BE64A0">
        <w:t>A recomendação atingiu as expectativas do usuário?</w:t>
      </w:r>
    </w:p>
    <w:p w14:paraId="5E004F96" w14:textId="77777777" w:rsidR="000C6345" w:rsidRDefault="000C6345" w:rsidP="000D46D6">
      <w:pPr>
        <w:pStyle w:val="PargrafodaLista"/>
        <w:numPr>
          <w:ilvl w:val="1"/>
          <w:numId w:val="35"/>
        </w:numPr>
      </w:pPr>
      <w:r>
        <w:t>Quais foram os critérios de qualidade utilizados?</w:t>
      </w:r>
    </w:p>
    <w:p w14:paraId="4CFA17BD" w14:textId="77777777" w:rsidR="000C6345" w:rsidRDefault="000C6345" w:rsidP="000D46D6">
      <w:pPr>
        <w:pStyle w:val="PargrafodaLista"/>
        <w:numPr>
          <w:ilvl w:val="1"/>
          <w:numId w:val="35"/>
        </w:numPr>
      </w:pPr>
      <w:r>
        <w:t>Quantidade de usuários utilizada? (tamanho da base)</w:t>
      </w:r>
    </w:p>
    <w:p w14:paraId="316D9D3B" w14:textId="4689EF09" w:rsidR="000C6345" w:rsidRDefault="000C6345" w:rsidP="000D46D6">
      <w:pPr>
        <w:pStyle w:val="PargrafodaLista"/>
        <w:numPr>
          <w:ilvl w:val="1"/>
          <w:numId w:val="35"/>
        </w:numPr>
      </w:pPr>
      <w:r>
        <w:t>Quais foram as técnicas de avaliação usadas?</w:t>
      </w:r>
    </w:p>
    <w:p w14:paraId="610602A6" w14:textId="6BFB3909" w:rsidR="00267AC7" w:rsidRPr="00390005" w:rsidRDefault="00267AC7" w:rsidP="000D46D6">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Pr>
          <w:rStyle w:val="MenoPendente"/>
          <w:i w:val="0"/>
          <w:snapToGrid/>
        </w:rPr>
        <w:commentReference w:id="45"/>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0D46D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0D46D6">
      <w:pPr>
        <w:pStyle w:val="Ttulo4"/>
        <w:rPr>
          <w:lang w:val="en-US"/>
        </w:rPr>
      </w:pPr>
      <w:bookmarkStart w:id="46" w:name="_Ref40822303"/>
      <w:commentRangeStart w:id="47"/>
      <w:r w:rsidRPr="00E9095F">
        <w:rPr>
          <w:lang w:val="en-US"/>
        </w:rPr>
        <w:lastRenderedPageBreak/>
        <w:t>Prediction of music pairwise preferences from facial expressions</w:t>
      </w:r>
      <w:bookmarkEnd w:id="46"/>
      <w:commentRangeEnd w:id="47"/>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47"/>
      </w:r>
    </w:p>
    <w:p w14:paraId="517C79E1" w14:textId="77777777" w:rsidR="00267AC7" w:rsidRPr="009634F0" w:rsidRDefault="00267AC7" w:rsidP="000D46D6">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48"/>
      <w:commentRangeEnd w:id="48"/>
      <w:r>
        <w:rPr>
          <w:rStyle w:val="Refdecomentrio"/>
        </w:rPr>
        <w:commentReference w:id="48"/>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0D46D6">
      <w:pPr>
        <w:pStyle w:val="Listas1"/>
      </w:pPr>
      <w:commentRangeStart w:id="49"/>
      <w:r>
        <w:t>Qual o problema que ele resolveu?</w:t>
      </w:r>
      <w:commentRangeEnd w:id="49"/>
      <w:r>
        <w:rPr>
          <w:rStyle w:val="Refdecomentrio"/>
          <w:snapToGrid/>
        </w:rPr>
        <w:commentReference w:id="49"/>
      </w:r>
    </w:p>
    <w:p w14:paraId="0A089FEF" w14:textId="77777777" w:rsidR="00267AC7" w:rsidRPr="0084499B" w:rsidRDefault="00267AC7" w:rsidP="000D46D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0D46D6">
      <w:pPr>
        <w:pStyle w:val="Listas1"/>
      </w:pPr>
      <w:r>
        <w:t>Quais técnicas foram usadas?</w:t>
      </w:r>
    </w:p>
    <w:p w14:paraId="107AAF80" w14:textId="77777777" w:rsidR="00267AC7" w:rsidRDefault="00267AC7" w:rsidP="000D46D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0D46D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0D46D6">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0D46D6">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0D46D6">
      <w:pPr>
        <w:pStyle w:val="Listas1"/>
      </w:pPr>
      <w:r>
        <w:t>Qual a base de treinamento e teste?</w:t>
      </w:r>
    </w:p>
    <w:p w14:paraId="6257EA69" w14:textId="77777777" w:rsidR="00267AC7" w:rsidRPr="00A36DB8" w:rsidRDefault="00267AC7" w:rsidP="000D46D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0D46D6">
      <w:pPr>
        <w:pStyle w:val="Listas1"/>
      </w:pPr>
      <w:r>
        <w:t>Quais os contextos utilizados?</w:t>
      </w:r>
    </w:p>
    <w:p w14:paraId="6B8641A9" w14:textId="77777777" w:rsidR="00267AC7" w:rsidRDefault="00267AC7" w:rsidP="000D46D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0D46D6">
      <w:pPr>
        <w:pStyle w:val="Listas1"/>
      </w:pPr>
      <w:r>
        <w:t>Como é obtido o contexto?</w:t>
      </w:r>
    </w:p>
    <w:p w14:paraId="2DD9DC98" w14:textId="77777777" w:rsidR="00267AC7" w:rsidRDefault="00267AC7" w:rsidP="000D46D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0D46D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0D46D6">
      <w:pPr>
        <w:pStyle w:val="Listas1"/>
      </w:pPr>
      <w:r>
        <w:t>A recomendação atingiu as expectativas do usuário?</w:t>
      </w:r>
    </w:p>
    <w:p w14:paraId="124D27AA" w14:textId="77777777" w:rsidR="00267AC7" w:rsidRDefault="00267AC7" w:rsidP="000D46D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0D46D6">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0D46D6">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0D46D6">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0D46D6">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0D46D6">
      <w:pPr>
        <w:pStyle w:val="Listas1"/>
      </w:pPr>
      <w:r w:rsidRPr="000A3B00">
        <w:tab/>
      </w:r>
      <w:r>
        <w:t>Qual o problema que ele resolveu?</w:t>
      </w:r>
    </w:p>
    <w:p w14:paraId="606CBA2C" w14:textId="77777777" w:rsidR="00631CC1" w:rsidRPr="0084499B" w:rsidRDefault="00631CC1" w:rsidP="000D46D6">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0D46D6">
      <w:pPr>
        <w:pStyle w:val="Listas1"/>
      </w:pPr>
      <w:r>
        <w:t>Quais técnicas foram usadas?</w:t>
      </w:r>
    </w:p>
    <w:p w14:paraId="1539A140" w14:textId="77777777" w:rsidR="00631CC1" w:rsidRDefault="00631CC1" w:rsidP="000D46D6">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0D46D6">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0D46D6">
      <w:pPr>
        <w:pStyle w:val="Listas1"/>
      </w:pPr>
      <w:r>
        <w:t>Qual a base de treinamento e teste?</w:t>
      </w:r>
    </w:p>
    <w:p w14:paraId="3AA7DD4E" w14:textId="77777777" w:rsidR="00631CC1" w:rsidRPr="00A36DB8" w:rsidRDefault="00631CC1" w:rsidP="000D46D6">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0D46D6">
      <w:pPr>
        <w:pStyle w:val="Listas1"/>
      </w:pPr>
      <w:r>
        <w:t>Quais os contextos utilizados?</w:t>
      </w:r>
    </w:p>
    <w:p w14:paraId="72F41F1C" w14:textId="77777777" w:rsidR="00631CC1" w:rsidRPr="00A36DB8" w:rsidRDefault="00631CC1" w:rsidP="000D46D6">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0D46D6">
      <w:pPr>
        <w:pStyle w:val="Listas1"/>
      </w:pPr>
      <w:r>
        <w:t>Como é obtido o contexto?</w:t>
      </w:r>
    </w:p>
    <w:p w14:paraId="173F64B3" w14:textId="77777777" w:rsidR="00631CC1" w:rsidRPr="00413F67" w:rsidRDefault="00631CC1" w:rsidP="000D46D6">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0D46D6">
      <w:pPr>
        <w:pStyle w:val="Listas1"/>
      </w:pPr>
      <w:r>
        <w:t>A recomendação atingiu as expectativas do usuário?</w:t>
      </w:r>
    </w:p>
    <w:p w14:paraId="0188E690" w14:textId="77777777" w:rsidR="00631CC1" w:rsidRDefault="00631CC1" w:rsidP="000D46D6">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0D46D6">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0D46D6">
      <w:pPr>
        <w:pStyle w:val="Ttulo4"/>
        <w:rPr>
          <w:lang w:val="en-US"/>
        </w:rPr>
      </w:pPr>
      <w:bookmarkStart w:id="50" w:name="_Ref40822320"/>
      <w:commentRangeStart w:id="51"/>
      <w:r w:rsidRPr="00D064C6">
        <w:rPr>
          <w:lang w:val="en-US"/>
        </w:rPr>
        <w:t>Quantitative Study of Music Listening Behavior in a Smartphone Context</w:t>
      </w:r>
      <w:bookmarkEnd w:id="50"/>
      <w:commentRangeEnd w:id="51"/>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1"/>
      </w:r>
    </w:p>
    <w:p w14:paraId="535ACF26" w14:textId="77777777" w:rsidR="00C679D5" w:rsidRDefault="00C679D5" w:rsidP="000D46D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0D46D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0D46D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0D46D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0D46D6"/>
    <w:p w14:paraId="1CD31E11" w14:textId="77777777" w:rsidR="00C679D5" w:rsidRPr="00E4071D" w:rsidRDefault="00C679D5" w:rsidP="000D46D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0D46D6">
      <w:pPr>
        <w:pStyle w:val="Listas1"/>
      </w:pPr>
      <w:r w:rsidRPr="000A3B00">
        <w:tab/>
      </w:r>
      <w:r>
        <w:t>Qual o problema que ele resolveu?</w:t>
      </w:r>
    </w:p>
    <w:p w14:paraId="1681ABDB" w14:textId="77777777" w:rsidR="00C679D5" w:rsidRDefault="00C679D5" w:rsidP="000D46D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0D46D6">
      <w:pPr>
        <w:pStyle w:val="Listas1"/>
      </w:pPr>
      <w:r>
        <w:t>Quais técnicas foram usadas?</w:t>
      </w:r>
    </w:p>
    <w:p w14:paraId="3B3DDE18" w14:textId="77777777" w:rsidR="00C679D5" w:rsidRDefault="00C679D5" w:rsidP="000D46D6">
      <w:r>
        <w:tab/>
        <w:t>Essa seção está dividida nas 3 questões que o artigo revisado busca resolver. Em nenhuma das questões é abordada a filtragem colaborativa.</w:t>
      </w:r>
    </w:p>
    <w:p w14:paraId="4F7E0D2B" w14:textId="77777777" w:rsidR="00C679D5" w:rsidRDefault="00C679D5" w:rsidP="000D46D6">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0D46D6">
      <w:r>
        <w:tab/>
        <w:t xml:space="preserve">Essa seção do trabalho teve como principal objetivo classificar (utilizando </w:t>
      </w:r>
      <w:r w:rsidRPr="00BE3559">
        <w:rPr>
          <w:i/>
        </w:rPr>
        <w:t>auto-tagging</w:t>
      </w:r>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0D46D6">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0D46D6">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0D46D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0D46D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0D46D6">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0D46D6">
      <w:r>
        <w:tab/>
        <w:t xml:space="preserve">A partir do aplicativo desenvolvido, foi possível obter os dados dos sensores utilizando o </w:t>
      </w:r>
      <w:r w:rsidRPr="00BE3559">
        <w:rPr>
          <w:i/>
        </w:rPr>
        <w:t>Funf Open Sensing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0D46D6">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0D46D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0D46D6">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0D46D6">
      <w:pPr>
        <w:pStyle w:val="Listas1"/>
      </w:pPr>
      <w:r>
        <w:t>Qual a base de treinamento e teste?</w:t>
      </w:r>
    </w:p>
    <w:p w14:paraId="36D38247" w14:textId="77777777" w:rsidR="00C679D5" w:rsidRPr="00A36DB8" w:rsidRDefault="00C679D5" w:rsidP="000D46D6">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0D46D6">
      <w:pPr>
        <w:pStyle w:val="Listas1"/>
      </w:pPr>
      <w:r>
        <w:t>Quais os contextos utilizados?</w:t>
      </w:r>
    </w:p>
    <w:p w14:paraId="1F74BCF7" w14:textId="55773644" w:rsidR="00C679D5" w:rsidRDefault="00C679D5" w:rsidP="000D46D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0D46D6"/>
    <w:p w14:paraId="24CD5F5A" w14:textId="3EC53CF3" w:rsidR="00986C87" w:rsidRPr="00986C87" w:rsidRDefault="00986C87" w:rsidP="000D46D6">
      <w:pPr>
        <w:pStyle w:val="Legenda"/>
      </w:pPr>
      <w:r w:rsidRPr="00986C87">
        <w:lastRenderedPageBreak/>
        <w:t xml:space="preserve">Figura </w:t>
      </w:r>
      <w:fldSimple w:instr=" SEQ Figura \* ARABIC ">
        <w:r w:rsidR="00033E87">
          <w:rPr>
            <w:noProof/>
          </w:rPr>
          <w:t>7</w:t>
        </w:r>
      </w:fldSimple>
      <w:r w:rsidRPr="00986C87">
        <w:t xml:space="preserve"> - Fatores da preferência musical</w:t>
      </w:r>
    </w:p>
    <w:p w14:paraId="547B6C0B" w14:textId="62D496D3" w:rsidR="00986C87" w:rsidRPr="00986C87" w:rsidRDefault="00986C87" w:rsidP="000D46D6">
      <w:pPr>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D46D6">
      <w:pPr>
        <w:pStyle w:val="PargrafodaLista"/>
      </w:pPr>
      <w:r w:rsidRPr="00986C87">
        <w:t>Fonte: Elaborado pelo autor (2020)</w:t>
      </w:r>
    </w:p>
    <w:p w14:paraId="4EEA98B3" w14:textId="77777777" w:rsidR="00E83151" w:rsidRDefault="00E83151" w:rsidP="000D46D6">
      <w:pPr>
        <w:pStyle w:val="Listas1"/>
      </w:pPr>
      <w:r>
        <w:t>Como é obtido o contexto?</w:t>
      </w:r>
    </w:p>
    <w:p w14:paraId="18F0EE3C" w14:textId="77777777" w:rsidR="00E83151" w:rsidRPr="00FD637E" w:rsidRDefault="00E83151" w:rsidP="000D46D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0D46D6">
      <w:pPr>
        <w:pStyle w:val="Listas1"/>
      </w:pPr>
      <w:r>
        <w:t>A recomendação atingiu as expectativas do usuário?</w:t>
      </w:r>
    </w:p>
    <w:p w14:paraId="33F3D983" w14:textId="77777777" w:rsidR="00E83151" w:rsidRPr="00413F67" w:rsidRDefault="00E83151" w:rsidP="000D46D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2" w:name="OLE_LINK1"/>
      <w:r>
        <w:t xml:space="preserve"> continha</w:t>
      </w:r>
      <w:bookmarkEnd w:id="52"/>
      <w:r>
        <w:t xml:space="preserve"> 48 usuários, que a partir de uma filtragem dos dados efetuada, passou para 19 nas respostas das questões.</w:t>
      </w:r>
    </w:p>
    <w:p w14:paraId="5A72AECA" w14:textId="7205347B" w:rsidR="00910C9E" w:rsidRDefault="00910C9E" w:rsidP="000D46D6">
      <w:pPr>
        <w:pStyle w:val="Ttulo2"/>
      </w:pPr>
      <w:bookmarkStart w:id="53" w:name="_Toc55523364"/>
      <w:bookmarkStart w:id="54" w:name="_Toc55260947"/>
      <w:bookmarkStart w:id="55" w:name="_Toc55790197"/>
      <w:r w:rsidRPr="005F2713">
        <w:t>FUNCIONALIDADES DOS TRABALHOS INVESTIGADOS</w:t>
      </w:r>
      <w:bookmarkEnd w:id="53"/>
      <w:bookmarkEnd w:id="54"/>
      <w:bookmarkEnd w:id="55"/>
    </w:p>
    <w:p w14:paraId="7CA853DF" w14:textId="77777777" w:rsidR="00910C9E" w:rsidRDefault="00910C9E" w:rsidP="000D46D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0D46D6">
      <w:pPr>
        <w:pStyle w:val="Legenda"/>
      </w:pPr>
      <w:r w:rsidRPr="001659D1">
        <w:t xml:space="preserve">Quadro </w:t>
      </w:r>
      <w:fldSimple w:instr=" SEQ Quadro \* ARABIC ">
        <w:r w:rsidR="005B0A0A">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0D46D6"/>
        </w:tc>
        <w:tc>
          <w:tcPr>
            <w:tcW w:w="0" w:type="auto"/>
            <w:shd w:val="clear" w:color="auto" w:fill="auto"/>
          </w:tcPr>
          <w:p w14:paraId="7274CC37"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0D46D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0D46D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0D46D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0D46D6">
            <w:r>
              <w:t>Tem foco no entendimento do contexto para recomendações musicais?</w:t>
            </w:r>
          </w:p>
        </w:tc>
        <w:tc>
          <w:tcPr>
            <w:tcW w:w="0" w:type="auto"/>
            <w:shd w:val="clear" w:color="auto" w:fill="auto"/>
          </w:tcPr>
          <w:p w14:paraId="71F30FA4"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0D46D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0D46D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0D46D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0D46D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0D46D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0D46D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D90D1F3" w14:textId="77777777" w:rsidR="00AC6E07" w:rsidRDefault="00AC6E07" w:rsidP="000D46D6">
            <w:r w:rsidRPr="00AC6E07">
              <w:rPr>
                <w:rFonts w:ascii="Segoe UI Emoji" w:hAnsi="Segoe UI Emoji" w:cs="Segoe UI Emoji"/>
              </w:rPr>
              <w:t>✔</w:t>
            </w:r>
          </w:p>
        </w:tc>
        <w:tc>
          <w:tcPr>
            <w:tcW w:w="0" w:type="auto"/>
            <w:shd w:val="clear" w:color="auto" w:fill="auto"/>
          </w:tcPr>
          <w:p w14:paraId="27D3134C" w14:textId="77777777" w:rsidR="00AC6E07" w:rsidRDefault="00AC6E07" w:rsidP="000D46D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0D46D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0D46D6">
            <w:r w:rsidRPr="00902E83">
              <w:t>Utiliza do contexto explicito?</w:t>
            </w:r>
          </w:p>
        </w:tc>
        <w:tc>
          <w:tcPr>
            <w:tcW w:w="0" w:type="auto"/>
            <w:shd w:val="clear" w:color="auto" w:fill="auto"/>
          </w:tcPr>
          <w:p w14:paraId="5133A55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50C9F78" w14:textId="77777777" w:rsidR="00AC6E07" w:rsidRDefault="00AC6E07" w:rsidP="000D46D6">
            <w:r w:rsidRPr="00AC6E07">
              <w:rPr>
                <w:rFonts w:ascii="Segoe UI Emoji" w:hAnsi="Segoe UI Emoji" w:cs="Segoe UI Emoji"/>
              </w:rPr>
              <w:t>✔</w:t>
            </w:r>
          </w:p>
        </w:tc>
        <w:tc>
          <w:tcPr>
            <w:tcW w:w="0" w:type="auto"/>
            <w:shd w:val="clear" w:color="auto" w:fill="auto"/>
          </w:tcPr>
          <w:p w14:paraId="004EB4C3" w14:textId="77777777" w:rsidR="00AC6E07" w:rsidRDefault="00AC6E07" w:rsidP="000D46D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0D46D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0D46D6">
            <w:r w:rsidRPr="00902E83">
              <w:t>Utiliza do contexto implícito?</w:t>
            </w:r>
          </w:p>
        </w:tc>
        <w:tc>
          <w:tcPr>
            <w:tcW w:w="0" w:type="auto"/>
            <w:shd w:val="clear" w:color="auto" w:fill="auto"/>
          </w:tcPr>
          <w:p w14:paraId="7C25A32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8CB6B51" w14:textId="77777777" w:rsidR="00AC6E07" w:rsidRDefault="00AC6E07" w:rsidP="000D46D6">
            <w:r w:rsidRPr="00AC6E07">
              <w:rPr>
                <w:rFonts w:ascii="Segoe UI Emoji" w:hAnsi="Segoe UI Emoji" w:cs="Segoe UI Emoji"/>
              </w:rPr>
              <w:t>✔</w:t>
            </w:r>
          </w:p>
        </w:tc>
        <w:tc>
          <w:tcPr>
            <w:tcW w:w="0" w:type="auto"/>
            <w:shd w:val="clear" w:color="auto" w:fill="auto"/>
          </w:tcPr>
          <w:p w14:paraId="5EE0DEA9" w14:textId="77777777" w:rsidR="00AC6E07" w:rsidRDefault="00AC6E07" w:rsidP="000D46D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0D46D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0D46D6">
            <w:commentRangeStart w:id="56"/>
            <w:r>
              <w:t xml:space="preserve">Utiliza do algoritmo </w:t>
            </w:r>
            <w:r w:rsidRPr="00AC6E07">
              <w:rPr>
                <w:i/>
              </w:rPr>
              <w:t xml:space="preserve">K-Nearest </w:t>
            </w:r>
            <w:r w:rsidRPr="00AC6E07">
              <w:rPr>
                <w:i/>
              </w:rPr>
              <w:lastRenderedPageBreak/>
              <w:t>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0D46D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0D46D6">
            <w:r w:rsidRPr="00AC6E07">
              <w:rPr>
                <w:rFonts w:ascii="Segoe UI Emoji" w:hAnsi="Segoe UI Emoji" w:cs="Segoe UI Emoji"/>
              </w:rPr>
              <w:t>❌</w:t>
            </w:r>
          </w:p>
        </w:tc>
        <w:tc>
          <w:tcPr>
            <w:tcW w:w="0" w:type="auto"/>
            <w:shd w:val="clear" w:color="auto" w:fill="auto"/>
          </w:tcPr>
          <w:p w14:paraId="27F83709" w14:textId="77777777" w:rsidR="00AC6E07" w:rsidRDefault="00AC6E07" w:rsidP="000D46D6">
            <w:r w:rsidRPr="00AC6E07">
              <w:rPr>
                <w:rFonts w:ascii="Segoe UI Emoji" w:hAnsi="Segoe UI Emoji" w:cs="Segoe UI Emoji"/>
              </w:rPr>
              <w:t>❌</w:t>
            </w:r>
          </w:p>
        </w:tc>
        <w:tc>
          <w:tcPr>
            <w:tcW w:w="0" w:type="auto"/>
            <w:shd w:val="clear" w:color="auto" w:fill="auto"/>
          </w:tcPr>
          <w:p w14:paraId="78642830" w14:textId="77777777" w:rsidR="00AC6E07" w:rsidRDefault="00AC6E07" w:rsidP="000D46D6">
            <w:r w:rsidRPr="00AC6E07">
              <w:rPr>
                <w:rFonts w:ascii="Segoe UI Emoji" w:hAnsi="Segoe UI Emoji" w:cs="Segoe UI Emoji"/>
              </w:rPr>
              <w:t>✔</w:t>
            </w:r>
          </w:p>
        </w:tc>
        <w:tc>
          <w:tcPr>
            <w:tcW w:w="0" w:type="auto"/>
            <w:shd w:val="clear" w:color="auto" w:fill="auto"/>
          </w:tcPr>
          <w:p w14:paraId="3566A410" w14:textId="77777777" w:rsidR="00AC6E07" w:rsidRDefault="00AC6E07" w:rsidP="000D46D6">
            <w:r w:rsidRPr="00AC6E07">
              <w:rPr>
                <w:rFonts w:ascii="Segoe UI Emoji" w:hAnsi="Segoe UI Emoji" w:cs="Segoe UI Emoji"/>
              </w:rPr>
              <w:t>✔</w:t>
            </w:r>
          </w:p>
        </w:tc>
        <w:tc>
          <w:tcPr>
            <w:tcW w:w="0" w:type="auto"/>
            <w:shd w:val="clear" w:color="auto" w:fill="auto"/>
          </w:tcPr>
          <w:p w14:paraId="3DB0BF92" w14:textId="77777777" w:rsidR="00AC6E07" w:rsidRDefault="00AC6E07" w:rsidP="000D46D6">
            <w:r w:rsidRPr="00AC6E07">
              <w:rPr>
                <w:rFonts w:ascii="Segoe UI Emoji" w:hAnsi="Segoe UI Emoji" w:cs="Segoe UI Emoji"/>
              </w:rPr>
              <w:t>✔</w:t>
            </w:r>
            <w:commentRangeEnd w:id="56"/>
            <w:r>
              <w:rPr>
                <w:rStyle w:val="Refdecomentrio"/>
              </w:rPr>
              <w:commentReference w:id="56"/>
            </w:r>
          </w:p>
        </w:tc>
      </w:tr>
      <w:tr w:rsidR="007E2D77" w:rsidRPr="00902E83" w14:paraId="39F7F435" w14:textId="77777777" w:rsidTr="00C408F3">
        <w:tc>
          <w:tcPr>
            <w:tcW w:w="0" w:type="auto"/>
            <w:shd w:val="clear" w:color="auto" w:fill="auto"/>
          </w:tcPr>
          <w:p w14:paraId="0CCF2B4D" w14:textId="77777777" w:rsidR="00AC6E07" w:rsidRPr="00902E83" w:rsidRDefault="00AC6E07" w:rsidP="000D46D6">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0D46D6">
            <w:r w:rsidRPr="00AC6E07">
              <w:rPr>
                <w:rFonts w:ascii="Segoe UI Emoji" w:hAnsi="Segoe UI Emoji" w:cs="Segoe UI Emoji"/>
              </w:rPr>
              <w:t>❌</w:t>
            </w:r>
          </w:p>
        </w:tc>
        <w:tc>
          <w:tcPr>
            <w:tcW w:w="0" w:type="auto"/>
            <w:shd w:val="clear" w:color="auto" w:fill="auto"/>
          </w:tcPr>
          <w:p w14:paraId="22D7D426" w14:textId="77777777" w:rsidR="00AC6E07" w:rsidRDefault="00AC6E07" w:rsidP="000D46D6">
            <w:r w:rsidRPr="00AC6E07">
              <w:rPr>
                <w:rFonts w:ascii="Segoe UI Emoji" w:hAnsi="Segoe UI Emoji" w:cs="Segoe UI Emoji"/>
              </w:rPr>
              <w:t>✔</w:t>
            </w:r>
          </w:p>
        </w:tc>
        <w:tc>
          <w:tcPr>
            <w:tcW w:w="0" w:type="auto"/>
            <w:shd w:val="clear" w:color="auto" w:fill="auto"/>
          </w:tcPr>
          <w:p w14:paraId="4CF27FB0" w14:textId="77777777" w:rsidR="00AC6E07" w:rsidRDefault="00AC6E07" w:rsidP="000D46D6">
            <w:r w:rsidRPr="00AC6E07">
              <w:rPr>
                <w:rFonts w:ascii="Segoe UI Emoji" w:hAnsi="Segoe UI Emoji" w:cs="Segoe UI Emoji"/>
              </w:rPr>
              <w:t>✔</w:t>
            </w:r>
          </w:p>
        </w:tc>
        <w:tc>
          <w:tcPr>
            <w:tcW w:w="0" w:type="auto"/>
            <w:shd w:val="clear" w:color="auto" w:fill="auto"/>
          </w:tcPr>
          <w:p w14:paraId="0E19512A" w14:textId="77777777" w:rsidR="00AC6E07" w:rsidRDefault="00AC6E07" w:rsidP="000D46D6">
            <w:r w:rsidRPr="00AC6E07">
              <w:rPr>
                <w:rFonts w:ascii="Segoe UI Emoji" w:hAnsi="Segoe UI Emoji" w:cs="Segoe UI Emoji"/>
              </w:rPr>
              <w:t>❌</w:t>
            </w:r>
          </w:p>
        </w:tc>
        <w:tc>
          <w:tcPr>
            <w:tcW w:w="0" w:type="auto"/>
            <w:shd w:val="clear" w:color="auto" w:fill="auto"/>
          </w:tcPr>
          <w:p w14:paraId="7C4B8402" w14:textId="77777777" w:rsidR="00AC6E07" w:rsidRDefault="00AC6E07" w:rsidP="000D46D6">
            <w:r w:rsidRPr="00AC6E07">
              <w:rPr>
                <w:rFonts w:ascii="Segoe UI Emoji" w:hAnsi="Segoe UI Emoji" w:cs="Segoe UI Emoji"/>
              </w:rPr>
              <w:t>❌</w:t>
            </w:r>
          </w:p>
        </w:tc>
        <w:tc>
          <w:tcPr>
            <w:tcW w:w="0" w:type="auto"/>
            <w:shd w:val="clear" w:color="auto" w:fill="auto"/>
          </w:tcPr>
          <w:p w14:paraId="78143310" w14:textId="77777777" w:rsidR="00AC6E07" w:rsidRDefault="00AC6E07" w:rsidP="000D46D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0D46D6">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0D46D6">
            <w:r w:rsidRPr="00AC6E07">
              <w:rPr>
                <w:rFonts w:ascii="Segoe UI Emoji" w:hAnsi="Segoe UI Emoji" w:cs="Segoe UI Emoji"/>
              </w:rPr>
              <w:t>❌</w:t>
            </w:r>
          </w:p>
        </w:tc>
        <w:tc>
          <w:tcPr>
            <w:tcW w:w="0" w:type="auto"/>
            <w:shd w:val="clear" w:color="auto" w:fill="auto"/>
          </w:tcPr>
          <w:p w14:paraId="5E607A2F" w14:textId="77777777" w:rsidR="00AC6E07" w:rsidRDefault="00AC6E07" w:rsidP="000D46D6">
            <w:r w:rsidRPr="00AC6E07">
              <w:rPr>
                <w:rFonts w:ascii="Segoe UI Emoji" w:hAnsi="Segoe UI Emoji" w:cs="Segoe UI Emoji"/>
              </w:rPr>
              <w:t>❌</w:t>
            </w:r>
          </w:p>
        </w:tc>
        <w:tc>
          <w:tcPr>
            <w:tcW w:w="0" w:type="auto"/>
            <w:shd w:val="clear" w:color="auto" w:fill="auto"/>
          </w:tcPr>
          <w:p w14:paraId="363C3E55" w14:textId="77777777" w:rsidR="00AC6E07" w:rsidRDefault="00AC6E07" w:rsidP="000D46D6">
            <w:r w:rsidRPr="00AC6E07">
              <w:rPr>
                <w:rFonts w:ascii="Segoe UI Emoji" w:hAnsi="Segoe UI Emoji" w:cs="Segoe UI Emoji"/>
              </w:rPr>
              <w:t>✔</w:t>
            </w:r>
          </w:p>
        </w:tc>
        <w:tc>
          <w:tcPr>
            <w:tcW w:w="0" w:type="auto"/>
            <w:shd w:val="clear" w:color="auto" w:fill="auto"/>
          </w:tcPr>
          <w:p w14:paraId="403013E0" w14:textId="77777777" w:rsidR="00AC6E07" w:rsidRDefault="00AC6E07" w:rsidP="000D46D6">
            <w:r w:rsidRPr="00AC6E07">
              <w:rPr>
                <w:rFonts w:ascii="Segoe UI Emoji" w:hAnsi="Segoe UI Emoji" w:cs="Segoe UI Emoji"/>
              </w:rPr>
              <w:t>❌</w:t>
            </w:r>
          </w:p>
        </w:tc>
        <w:tc>
          <w:tcPr>
            <w:tcW w:w="0" w:type="auto"/>
            <w:shd w:val="clear" w:color="auto" w:fill="auto"/>
          </w:tcPr>
          <w:p w14:paraId="0F775FC8" w14:textId="77777777" w:rsidR="00AC6E07" w:rsidRDefault="00AC6E07" w:rsidP="000D46D6">
            <w:r w:rsidRPr="00AC6E07">
              <w:rPr>
                <w:rFonts w:ascii="Segoe UI Emoji" w:hAnsi="Segoe UI Emoji" w:cs="Segoe UI Emoji"/>
              </w:rPr>
              <w:t>❌</w:t>
            </w:r>
          </w:p>
        </w:tc>
        <w:tc>
          <w:tcPr>
            <w:tcW w:w="0" w:type="auto"/>
            <w:shd w:val="clear" w:color="auto" w:fill="auto"/>
          </w:tcPr>
          <w:p w14:paraId="71A2223E" w14:textId="77777777" w:rsidR="00AC6E07" w:rsidRDefault="00AC6E07" w:rsidP="000D46D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0D46D6">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0D46D6">
            <w:r w:rsidRPr="00AC6E07">
              <w:rPr>
                <w:rFonts w:ascii="Segoe UI Emoji" w:hAnsi="Segoe UI Emoji" w:cs="Segoe UI Emoji"/>
              </w:rPr>
              <w:t>✔</w:t>
            </w:r>
          </w:p>
        </w:tc>
        <w:tc>
          <w:tcPr>
            <w:tcW w:w="0" w:type="auto"/>
            <w:shd w:val="clear" w:color="auto" w:fill="auto"/>
          </w:tcPr>
          <w:p w14:paraId="347277A4" w14:textId="77777777" w:rsidR="00AC6E07" w:rsidRDefault="00AC6E07" w:rsidP="000D46D6">
            <w:r w:rsidRPr="00AC6E07">
              <w:rPr>
                <w:rFonts w:ascii="Segoe UI Emoji" w:hAnsi="Segoe UI Emoji" w:cs="Segoe UI Emoji"/>
              </w:rPr>
              <w:t>❌</w:t>
            </w:r>
          </w:p>
        </w:tc>
        <w:tc>
          <w:tcPr>
            <w:tcW w:w="0" w:type="auto"/>
            <w:shd w:val="clear" w:color="auto" w:fill="auto"/>
          </w:tcPr>
          <w:p w14:paraId="2664A605" w14:textId="77777777" w:rsidR="00AC6E07" w:rsidRDefault="00AC6E07" w:rsidP="000D46D6">
            <w:r w:rsidRPr="00AC6E07">
              <w:rPr>
                <w:rFonts w:ascii="Segoe UI Emoji" w:hAnsi="Segoe UI Emoji" w:cs="Segoe UI Emoji"/>
              </w:rPr>
              <w:t>❌</w:t>
            </w:r>
          </w:p>
        </w:tc>
        <w:tc>
          <w:tcPr>
            <w:tcW w:w="0" w:type="auto"/>
            <w:shd w:val="clear" w:color="auto" w:fill="auto"/>
          </w:tcPr>
          <w:p w14:paraId="7E41E6AE" w14:textId="77777777" w:rsidR="00AC6E07" w:rsidRDefault="00AC6E07" w:rsidP="000D46D6">
            <w:r w:rsidRPr="00AC6E07">
              <w:rPr>
                <w:rFonts w:ascii="Segoe UI Emoji" w:hAnsi="Segoe UI Emoji" w:cs="Segoe UI Emoji"/>
              </w:rPr>
              <w:t>❌</w:t>
            </w:r>
          </w:p>
        </w:tc>
        <w:tc>
          <w:tcPr>
            <w:tcW w:w="0" w:type="auto"/>
            <w:shd w:val="clear" w:color="auto" w:fill="auto"/>
          </w:tcPr>
          <w:p w14:paraId="413B8B62" w14:textId="77777777" w:rsidR="00AC6E07" w:rsidRDefault="00AC6E07" w:rsidP="000D46D6">
            <w:r w:rsidRPr="00AC6E07">
              <w:rPr>
                <w:rFonts w:ascii="Segoe UI Emoji" w:hAnsi="Segoe UI Emoji" w:cs="Segoe UI Emoji"/>
              </w:rPr>
              <w:t>❌</w:t>
            </w:r>
          </w:p>
        </w:tc>
        <w:tc>
          <w:tcPr>
            <w:tcW w:w="0" w:type="auto"/>
            <w:shd w:val="clear" w:color="auto" w:fill="auto"/>
          </w:tcPr>
          <w:p w14:paraId="245F1747" w14:textId="77777777" w:rsidR="00AC6E07" w:rsidRDefault="00AC6E07" w:rsidP="000D46D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0D46D6">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14049A12" w14:textId="77777777" w:rsidR="00AC6E07" w:rsidRDefault="00AC6E07" w:rsidP="000D46D6">
            <w:r w:rsidRPr="00AC6E07">
              <w:rPr>
                <w:rFonts w:ascii="Segoe UI Emoji" w:hAnsi="Segoe UI Emoji" w:cs="Segoe UI Emoji"/>
              </w:rPr>
              <w:t>❌</w:t>
            </w:r>
          </w:p>
        </w:tc>
        <w:tc>
          <w:tcPr>
            <w:tcW w:w="0" w:type="auto"/>
            <w:shd w:val="clear" w:color="auto" w:fill="auto"/>
          </w:tcPr>
          <w:p w14:paraId="0F9753D2" w14:textId="77777777" w:rsidR="00AC6E07" w:rsidRDefault="00AC6E07" w:rsidP="000D46D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0D46D6">
            <w:r w:rsidRPr="00AC6E07">
              <w:rPr>
                <w:rFonts w:ascii="Segoe UI Emoji" w:hAnsi="Segoe UI Emoji" w:cs="Segoe UI Emoji"/>
              </w:rPr>
              <w:t>❌</w:t>
            </w:r>
          </w:p>
        </w:tc>
      </w:tr>
    </w:tbl>
    <w:p w14:paraId="10AB1118" w14:textId="71D59A48" w:rsidR="00986C87" w:rsidRDefault="001659D1" w:rsidP="000D46D6">
      <w:pPr>
        <w:rPr>
          <w:noProof/>
        </w:rPr>
      </w:pPr>
      <w:r w:rsidRPr="004D6111">
        <w:t>Fonte: Elaborado pelo autor (</w:t>
      </w:r>
      <w:r w:rsidRPr="00210C75">
        <w:t>2020)</w:t>
      </w:r>
    </w:p>
    <w:p w14:paraId="6DB1F2FD" w14:textId="48CD400B" w:rsidR="00986C87" w:rsidRDefault="00C408F3" w:rsidP="000D46D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0D46D6">
      <w:pPr>
        <w:pStyle w:val="Ttulo2"/>
      </w:pPr>
      <w:bookmarkStart w:id="57" w:name="_Toc55523365"/>
      <w:bookmarkStart w:id="58" w:name="_Ref55524691"/>
      <w:bookmarkStart w:id="59" w:name="_Ref55524703"/>
      <w:bookmarkStart w:id="60" w:name="_Toc55260948"/>
      <w:bookmarkStart w:id="61" w:name="_Toc55790198"/>
      <w:r>
        <w:t>Conclusões dos trabalhos revisados</w:t>
      </w:r>
      <w:bookmarkEnd w:id="57"/>
      <w:bookmarkEnd w:id="58"/>
      <w:bookmarkEnd w:id="59"/>
      <w:bookmarkEnd w:id="60"/>
      <w:bookmarkEnd w:id="61"/>
    </w:p>
    <w:p w14:paraId="03858BD8" w14:textId="77777777" w:rsidR="009C3085" w:rsidRDefault="009C3085" w:rsidP="000D46D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0D46D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0D46D6">
      <w:pPr>
        <w:pStyle w:val="Ttulo1"/>
      </w:pPr>
      <w:bookmarkStart w:id="62" w:name="_Toc55523366"/>
      <w:bookmarkStart w:id="63" w:name="_Toc55260949"/>
      <w:bookmarkStart w:id="64" w:name="_Toc55790199"/>
      <w:r w:rsidRPr="008739F4">
        <w:lastRenderedPageBreak/>
        <w:t>COLETA DO CONTEXTO DOS USU</w:t>
      </w:r>
      <w:r>
        <w:t>á</w:t>
      </w:r>
      <w:r w:rsidRPr="008739F4">
        <w:t>RIOS</w:t>
      </w:r>
      <w:bookmarkEnd w:id="62"/>
      <w:bookmarkEnd w:id="63"/>
      <w:bookmarkEnd w:id="64"/>
    </w:p>
    <w:p w14:paraId="572CB079" w14:textId="56889373" w:rsidR="00E9306B" w:rsidRDefault="00E9306B" w:rsidP="000D46D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39960EFF" w:rsidR="00826DC8" w:rsidRPr="00302C79" w:rsidRDefault="00826DC8" w:rsidP="000D46D6">
      <w:pPr>
        <w:pStyle w:val="Legenda"/>
      </w:pPr>
      <w:bookmarkStart w:id="65" w:name="_Ref55785081"/>
      <w:r w:rsidRPr="00302C79">
        <w:t xml:space="preserve">Figura </w:t>
      </w:r>
      <w:fldSimple w:instr=" SEQ Figura \* ARABIC ">
        <w:r w:rsidR="00033E87">
          <w:rPr>
            <w:noProof/>
          </w:rPr>
          <w:t>8</w:t>
        </w:r>
      </w:fldSimple>
      <w:bookmarkEnd w:id="65"/>
      <w:r w:rsidRPr="00302C79">
        <w:t xml:space="preserve"> - Etapas do desenvolvimento do sistema de recomendação musical</w:t>
      </w:r>
    </w:p>
    <w:p w14:paraId="508D8E26" w14:textId="1DAEAE8C" w:rsidR="00826DC8" w:rsidRPr="00302C79" w:rsidRDefault="00826DC8" w:rsidP="000D46D6">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0D46D6">
      <w:r w:rsidRPr="00302C79">
        <w:t>Fonte: Elaborado pelo autor (2020)</w:t>
      </w:r>
    </w:p>
    <w:p w14:paraId="3BE5030C" w14:textId="6B650E10" w:rsidR="00246CD2" w:rsidRDefault="00826DC8" w:rsidP="000D46D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0D46D6">
      <w:pPr>
        <w:pStyle w:val="Ttulo2"/>
      </w:pPr>
      <w:bookmarkStart w:id="66" w:name="_Toc55523367"/>
      <w:bookmarkStart w:id="67" w:name="_Toc55260950"/>
      <w:bookmarkStart w:id="68" w:name="_Toc55790200"/>
      <w:r>
        <w:t>Contexto</w:t>
      </w:r>
      <w:bookmarkEnd w:id="66"/>
      <w:bookmarkEnd w:id="67"/>
      <w:bookmarkEnd w:id="68"/>
    </w:p>
    <w:p w14:paraId="7766A706" w14:textId="77777777" w:rsidR="0085627B" w:rsidRDefault="0085627B"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0D46D6">
      <w:pPr>
        <w:pStyle w:val="Citao"/>
      </w:pPr>
      <w:commentRangeStart w:id="69"/>
      <w:r>
        <w:t>O c</w:t>
      </w:r>
      <w:r w:rsidRPr="00B54E54">
        <w:t>onjunto de circunstâncias inter-relacionadas de cuja tessitura se depreende determinado fato ou situação; circunstância(s), conjuntura, situação.</w:t>
      </w:r>
      <w:commentRangeEnd w:id="69"/>
      <w:r>
        <w:rPr>
          <w:rStyle w:val="Refdecomentrio"/>
          <w:iCs/>
        </w:rPr>
        <w:commentReference w:id="69"/>
      </w:r>
    </w:p>
    <w:p w14:paraId="1E840D21" w14:textId="77777777" w:rsidR="0085627B" w:rsidRDefault="0085627B" w:rsidP="000D46D6">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0D46D6">
      <w:pPr>
        <w:pStyle w:val="Legenda"/>
      </w:pPr>
      <w:r w:rsidRPr="009444DD">
        <w:lastRenderedPageBreak/>
        <w:t xml:space="preserve">Figura </w:t>
      </w:r>
      <w:fldSimple w:instr=" SEQ Figura \* ARABIC ">
        <w:r w:rsidR="00033E87">
          <w:rPr>
            <w:noProof/>
          </w:rPr>
          <w:t>9</w:t>
        </w:r>
      </w:fldSimple>
      <w:r w:rsidRPr="009444DD">
        <w:t xml:space="preserve"> - Apresentação dos contextos estudados no trabalho</w:t>
      </w:r>
    </w:p>
    <w:p w14:paraId="1ED9731A" w14:textId="5B9A9084" w:rsidR="0085627B" w:rsidRPr="009444DD" w:rsidRDefault="0085627B" w:rsidP="000D46D6">
      <w:pPr>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0D46D6">
      <w:pPr>
        <w:rPr>
          <w:noProof/>
        </w:rPr>
      </w:pPr>
      <w:r w:rsidRPr="009444DD">
        <w:t>Fonte: Elaborado pelo autor (2020)</w:t>
      </w:r>
    </w:p>
    <w:p w14:paraId="7259DC79" w14:textId="1DAEF540" w:rsidR="009444DD" w:rsidRDefault="009444DD" w:rsidP="000D46D6">
      <w:pPr>
        <w:pStyle w:val="Ttulo3"/>
      </w:pPr>
      <w:bookmarkStart w:id="70" w:name="_Ref48855940"/>
      <w:bookmarkStart w:id="71" w:name="_Toc55523368"/>
      <w:bookmarkStart w:id="72" w:name="_Toc55260951"/>
      <w:bookmarkStart w:id="73" w:name="_Toc55790201"/>
      <w:r w:rsidRPr="008849DE">
        <w:t>O que é o contexto comportamental?</w:t>
      </w:r>
      <w:bookmarkEnd w:id="70"/>
      <w:bookmarkEnd w:id="71"/>
      <w:bookmarkEnd w:id="72"/>
      <w:bookmarkEnd w:id="73"/>
    </w:p>
    <w:p w14:paraId="7C6C0CA8" w14:textId="77777777" w:rsidR="009444DD" w:rsidRDefault="009444DD"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0D46D6">
      <w:pPr>
        <w:pStyle w:val="Citao"/>
      </w:pPr>
      <w:r w:rsidRPr="00A5596A">
        <w:t>Qualquer ação ou reação do organismo ou parte dele</w:t>
      </w:r>
      <w:r>
        <w:t>.</w:t>
      </w:r>
    </w:p>
    <w:p w14:paraId="5C5E3956" w14:textId="4FC3F9AC" w:rsidR="001A59A5" w:rsidRDefault="009444DD" w:rsidP="000D46D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74"/>
      <w:r>
        <w:t xml:space="preserve"> no questionário</w:t>
      </w:r>
      <w:commentRangeEnd w:id="74"/>
      <w:r>
        <w:rPr>
          <w:rStyle w:val="Refdecomentrio"/>
        </w:rPr>
        <w:commentReference w:id="74"/>
      </w:r>
      <w:commentRangeStart w:id="75"/>
      <w:commentRangeEnd w:id="75"/>
      <w:r>
        <w:rPr>
          <w:rStyle w:val="Refdecomentrio"/>
        </w:rPr>
        <w:commentReference w:id="75"/>
      </w:r>
      <w:r>
        <w:t>. Esse estudo trouxe a seguinte lista de ações:</w:t>
      </w:r>
    </w:p>
    <w:p w14:paraId="4B163D01" w14:textId="0D88313A" w:rsidR="001A59A5" w:rsidRDefault="001A59A5" w:rsidP="000D46D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0D46D6">
      <w:pPr>
        <w:pStyle w:val="PargrafodaLista"/>
        <w:numPr>
          <w:ilvl w:val="0"/>
          <w:numId w:val="37"/>
        </w:numPr>
      </w:pPr>
      <w:r>
        <w:t>Escolher músicas preferidas</w:t>
      </w:r>
    </w:p>
    <w:p w14:paraId="6C2A83CC" w14:textId="77777777" w:rsidR="001A59A5" w:rsidRDefault="001A59A5" w:rsidP="000D46D6">
      <w:pPr>
        <w:pStyle w:val="PargrafodaLista"/>
        <w:numPr>
          <w:ilvl w:val="0"/>
          <w:numId w:val="37"/>
        </w:numPr>
      </w:pPr>
      <w:r>
        <w:t>Definir a atividade</w:t>
      </w:r>
    </w:p>
    <w:p w14:paraId="2C4E18B2" w14:textId="1B88DA47" w:rsidR="001A59A5" w:rsidRDefault="001A59A5" w:rsidP="000D46D6">
      <w:pPr>
        <w:pStyle w:val="PargrafodaLista"/>
        <w:numPr>
          <w:ilvl w:val="0"/>
          <w:numId w:val="37"/>
        </w:numPr>
      </w:pPr>
      <w:r>
        <w:t>Definir o humor</w:t>
      </w:r>
    </w:p>
    <w:p w14:paraId="44D6CFE5" w14:textId="075D2589" w:rsidR="001F4A06" w:rsidRDefault="001F4A06" w:rsidP="000D46D6">
      <w:pPr>
        <w:pStyle w:val="Ttulo3"/>
      </w:pPr>
      <w:bookmarkStart w:id="76" w:name="_Toc55523369"/>
      <w:bookmarkStart w:id="77" w:name="_Toc55260952"/>
      <w:bookmarkStart w:id="78" w:name="_Toc55790202"/>
      <w:r w:rsidRPr="008849DE">
        <w:t>O que é o contexto</w:t>
      </w:r>
      <w:r>
        <w:t xml:space="preserve"> de</w:t>
      </w:r>
      <w:r w:rsidRPr="008849DE">
        <w:t xml:space="preserve"> ambiente?</w:t>
      </w:r>
      <w:bookmarkEnd w:id="76"/>
      <w:bookmarkEnd w:id="77"/>
      <w:bookmarkEnd w:id="78"/>
    </w:p>
    <w:p w14:paraId="7FF258A2" w14:textId="77777777" w:rsidR="001F4A06" w:rsidRDefault="001F4A06"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0D46D6">
      <w:pPr>
        <w:pStyle w:val="Citao"/>
      </w:pPr>
      <w:commentRangeStart w:id="79"/>
      <w:r w:rsidRPr="00CF31B0">
        <w:t>Conjunto de condições físicas, biológicas e químicas que rodeiam os seres vivos e as coisas</w:t>
      </w:r>
      <w:r>
        <w:t>.</w:t>
      </w:r>
      <w:commentRangeEnd w:id="79"/>
      <w:r>
        <w:rPr>
          <w:rStyle w:val="Refdecomentrio"/>
          <w:iCs/>
        </w:rPr>
        <w:commentReference w:id="79"/>
      </w:r>
    </w:p>
    <w:p w14:paraId="06B6812E" w14:textId="77777777" w:rsidR="001F4A06" w:rsidRPr="00A5596A" w:rsidRDefault="001F4A06" w:rsidP="000D46D6">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8B7D77B" w:rsidR="001F4A06" w:rsidRDefault="001F4A06" w:rsidP="000D46D6">
      <w:pPr>
        <w:pStyle w:val="Ttulo3"/>
      </w:pPr>
      <w:bookmarkStart w:id="80" w:name="_Toc55523370"/>
      <w:bookmarkStart w:id="81" w:name="_Toc55260953"/>
      <w:bookmarkStart w:id="82" w:name="_Toc55790203"/>
      <w:r w:rsidRPr="008849DE">
        <w:t xml:space="preserve">Como </w:t>
      </w:r>
      <w:r>
        <w:t>serão</w:t>
      </w:r>
      <w:r w:rsidRPr="008849DE">
        <w:t xml:space="preserve"> obtido</w:t>
      </w:r>
      <w:r>
        <w:t>s</w:t>
      </w:r>
      <w:r w:rsidRPr="008849DE">
        <w:t xml:space="preserve"> os contextos?</w:t>
      </w:r>
      <w:bookmarkEnd w:id="80"/>
      <w:bookmarkEnd w:id="81"/>
      <w:bookmarkEnd w:id="82"/>
    </w:p>
    <w:p w14:paraId="1D588C72" w14:textId="77777777" w:rsidR="001F4A06" w:rsidRDefault="001F4A06" w:rsidP="000D46D6">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0D46D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0D46D6">
      <w:pPr>
        <w:pStyle w:val="Listas1"/>
      </w:pPr>
      <w:r>
        <w:t xml:space="preserve">Informações adquiridas de maneira implícita: </w:t>
      </w:r>
    </w:p>
    <w:p w14:paraId="643A3F69" w14:textId="77777777" w:rsidR="001F4A06" w:rsidRDefault="001F4A06" w:rsidP="000D46D6">
      <w:pPr>
        <w:pStyle w:val="PargrafodaLista"/>
        <w:numPr>
          <w:ilvl w:val="1"/>
          <w:numId w:val="38"/>
        </w:numPr>
      </w:pPr>
      <w:r>
        <w:t>localização</w:t>
      </w:r>
    </w:p>
    <w:p w14:paraId="299F8653" w14:textId="77777777" w:rsidR="001F4A06" w:rsidRDefault="001F4A06" w:rsidP="000D46D6">
      <w:pPr>
        <w:pStyle w:val="PargrafodaLista"/>
        <w:numPr>
          <w:ilvl w:val="1"/>
          <w:numId w:val="38"/>
        </w:numPr>
      </w:pPr>
      <w:r>
        <w:t xml:space="preserve">ações sobre os componentes do </w:t>
      </w:r>
      <w:r w:rsidRPr="00F56039">
        <w:rPr>
          <w:i/>
        </w:rPr>
        <w:t>web</w:t>
      </w:r>
      <w:commentRangeStart w:id="83"/>
      <w:r w:rsidRPr="00F56039">
        <w:rPr>
          <w:i/>
        </w:rPr>
        <w:t>app</w:t>
      </w:r>
      <w:commentRangeEnd w:id="83"/>
      <w:r w:rsidRPr="00F56039">
        <w:rPr>
          <w:rStyle w:val="Refdecomentrio"/>
          <w:i/>
          <w:iCs w:val="0"/>
        </w:rPr>
        <w:commentReference w:id="83"/>
      </w:r>
    </w:p>
    <w:p w14:paraId="67F0D632" w14:textId="77777777" w:rsidR="001F4A06" w:rsidRDefault="001F4A06" w:rsidP="000D46D6">
      <w:pPr>
        <w:pStyle w:val="PargrafodaLista"/>
        <w:numPr>
          <w:ilvl w:val="1"/>
          <w:numId w:val="38"/>
        </w:numPr>
      </w:pPr>
      <w:r>
        <w:t>tempo</w:t>
      </w:r>
    </w:p>
    <w:p w14:paraId="1D563746" w14:textId="77777777" w:rsidR="001F4A06" w:rsidRDefault="001F4A06" w:rsidP="000D46D6">
      <w:pPr>
        <w:pStyle w:val="PargrafodaLista"/>
        <w:numPr>
          <w:ilvl w:val="1"/>
          <w:numId w:val="38"/>
        </w:numPr>
      </w:pPr>
      <w:r>
        <w:t>músicas preferidas</w:t>
      </w:r>
    </w:p>
    <w:p w14:paraId="0F933C9E" w14:textId="77777777" w:rsidR="001F4A06" w:rsidRDefault="001F4A06" w:rsidP="000D46D6">
      <w:pPr>
        <w:pStyle w:val="Listas1"/>
      </w:pPr>
      <w:r>
        <w:t xml:space="preserve">Informações adquiridas de maneira explícita: </w:t>
      </w:r>
    </w:p>
    <w:p w14:paraId="1E89381E" w14:textId="77777777" w:rsidR="001F4A06" w:rsidRDefault="001F4A06" w:rsidP="000D46D6">
      <w:pPr>
        <w:pStyle w:val="PargrafodaLista"/>
        <w:numPr>
          <w:ilvl w:val="1"/>
          <w:numId w:val="38"/>
        </w:numPr>
      </w:pPr>
      <w:commentRangeStart w:id="84"/>
      <w:commentRangeStart w:id="85"/>
      <w:r>
        <w:t>localização</w:t>
      </w:r>
      <w:commentRangeEnd w:id="84"/>
      <w:r>
        <w:rPr>
          <w:rStyle w:val="Refdecomentrio"/>
        </w:rPr>
        <w:commentReference w:id="84"/>
      </w:r>
      <w:commentRangeEnd w:id="85"/>
      <w:r>
        <w:rPr>
          <w:rStyle w:val="Refdecomentrio"/>
        </w:rPr>
        <w:commentReference w:id="85"/>
      </w:r>
    </w:p>
    <w:p w14:paraId="113A8BA7" w14:textId="77777777" w:rsidR="001F4A06" w:rsidRDefault="001F4A06" w:rsidP="000D46D6">
      <w:pPr>
        <w:pStyle w:val="PargrafodaLista"/>
        <w:numPr>
          <w:ilvl w:val="1"/>
          <w:numId w:val="38"/>
        </w:numPr>
      </w:pPr>
      <w:r>
        <w:t>humor</w:t>
      </w:r>
    </w:p>
    <w:p w14:paraId="0E0C345A" w14:textId="77777777" w:rsidR="001F4A06" w:rsidRDefault="001F4A06" w:rsidP="000D46D6">
      <w:pPr>
        <w:pStyle w:val="PargrafodaLista"/>
        <w:numPr>
          <w:ilvl w:val="1"/>
          <w:numId w:val="38"/>
        </w:numPr>
      </w:pPr>
      <w:r>
        <w:t>atividade</w:t>
      </w:r>
    </w:p>
    <w:p w14:paraId="05411A65" w14:textId="77777777" w:rsidR="001F4A06" w:rsidRDefault="001F4A06" w:rsidP="000D46D6">
      <w:pPr>
        <w:pStyle w:val="PargrafodaLista"/>
        <w:numPr>
          <w:ilvl w:val="1"/>
          <w:numId w:val="38"/>
        </w:numPr>
      </w:pPr>
      <w:r>
        <w:t>músicas preferidas</w:t>
      </w:r>
    </w:p>
    <w:p w14:paraId="2D9E42EC" w14:textId="77777777" w:rsidR="001F4A06" w:rsidRDefault="001F4A06" w:rsidP="000D46D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0D46D6">
      <w:pPr>
        <w:pStyle w:val="Ttulo3"/>
      </w:pPr>
      <w:bookmarkStart w:id="86" w:name="_Ref42462937"/>
      <w:bookmarkStart w:id="87" w:name="_Toc55523371"/>
      <w:bookmarkStart w:id="88" w:name="_Toc55260954"/>
      <w:bookmarkStart w:id="89" w:name="_Toc55790204"/>
      <w:r>
        <w:t>O que são as ações do usuário?</w:t>
      </w:r>
      <w:bookmarkEnd w:id="86"/>
      <w:bookmarkEnd w:id="87"/>
      <w:bookmarkEnd w:id="88"/>
      <w:bookmarkEnd w:id="89"/>
    </w:p>
    <w:p w14:paraId="391063F0" w14:textId="5C5AA3B7" w:rsidR="001F4A06" w:rsidRDefault="001F4A06" w:rsidP="000D46D6">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0D46D6">
      <w:pPr>
        <w:pStyle w:val="Ttulo2"/>
      </w:pPr>
      <w:bookmarkStart w:id="90" w:name="_Toc55523372"/>
      <w:bookmarkStart w:id="91" w:name="_Toc55260955"/>
      <w:bookmarkStart w:id="92" w:name="_Toc55790205"/>
      <w:r>
        <w:t>Pesquisa com usuários sobre recomendação musical</w:t>
      </w:r>
      <w:bookmarkEnd w:id="90"/>
      <w:bookmarkEnd w:id="91"/>
      <w:r>
        <w:t xml:space="preserve"> (QUESTIONÁRIO)</w:t>
      </w:r>
      <w:bookmarkEnd w:id="92"/>
    </w:p>
    <w:p w14:paraId="127617DB" w14:textId="77777777" w:rsidR="00246CD2" w:rsidRDefault="00A424AD" w:rsidP="000D46D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0D46D6"/>
    <w:p w14:paraId="43128074" w14:textId="64EE285E" w:rsidR="009C7D76" w:rsidRPr="00E76BCB" w:rsidRDefault="009C7D76" w:rsidP="000D46D6">
      <w:pPr>
        <w:pStyle w:val="Legenda"/>
      </w:pPr>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0D46D6">
            <w:r w:rsidRPr="00210C75">
              <w:t>Pergunta</w:t>
            </w:r>
          </w:p>
        </w:tc>
        <w:tc>
          <w:tcPr>
            <w:tcW w:w="4531" w:type="dxa"/>
            <w:shd w:val="clear" w:color="auto" w:fill="D9D9D9"/>
          </w:tcPr>
          <w:p w14:paraId="5EBB5DE0" w14:textId="77777777" w:rsidR="003907BA" w:rsidRPr="00210C75" w:rsidRDefault="003907BA" w:rsidP="000D46D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0D46D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0D46D6">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0D46D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0D46D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0D46D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0D46D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0D46D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0D46D6">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0D46D6">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0D46D6">
            <w:r>
              <w:t>Academia, Bar, Biblioteca, Casa, Com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0D46D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0D46D6">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0D46D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0D46D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0D46D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0D46D6">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0D46D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0D46D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0D46D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0D46D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0D46D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0D46D6">
            <w:r w:rsidRPr="003C4ACB">
              <w:t>Alternativa, Blues, Clássica, Country, Dance, Eletrônica, Folk, Funk, Hip Hop, Latina, MPB, Jazz, Pop, Reggae, R&amp;B, Rock, Soundtrack, Vocal</w:t>
            </w:r>
          </w:p>
          <w:p w14:paraId="64812536" w14:textId="77777777" w:rsidR="003907BA" w:rsidRDefault="003907BA" w:rsidP="000D46D6"/>
        </w:tc>
      </w:tr>
      <w:tr w:rsidR="007F66FF" w:rsidRPr="008774E9" w14:paraId="46595DC9" w14:textId="77777777" w:rsidTr="006C3E1C">
        <w:tc>
          <w:tcPr>
            <w:tcW w:w="4531" w:type="dxa"/>
            <w:shd w:val="clear" w:color="auto" w:fill="auto"/>
          </w:tcPr>
          <w:p w14:paraId="6CC096F2" w14:textId="77777777" w:rsidR="003907BA" w:rsidRPr="00D05002" w:rsidRDefault="003907BA" w:rsidP="000D46D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0D46D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0D46D6">
            <w:r w:rsidRPr="003B54D7">
              <w:t>13.</w:t>
            </w:r>
            <w:r>
              <w:t xml:space="preserve"> </w:t>
            </w:r>
            <w:r w:rsidRPr="003B54D7">
              <w:t>Sua idade</w:t>
            </w:r>
          </w:p>
        </w:tc>
        <w:tc>
          <w:tcPr>
            <w:tcW w:w="4531" w:type="dxa"/>
            <w:shd w:val="clear" w:color="auto" w:fill="auto"/>
          </w:tcPr>
          <w:p w14:paraId="73D18211" w14:textId="77777777" w:rsidR="003907BA" w:rsidRDefault="003907BA" w:rsidP="000D46D6"/>
        </w:tc>
      </w:tr>
      <w:tr w:rsidR="007F66FF" w:rsidRPr="008774E9" w14:paraId="3745DD7F" w14:textId="77777777" w:rsidTr="006C3E1C">
        <w:tc>
          <w:tcPr>
            <w:tcW w:w="4531" w:type="dxa"/>
            <w:shd w:val="clear" w:color="auto" w:fill="auto"/>
          </w:tcPr>
          <w:p w14:paraId="5495BBF0" w14:textId="77777777" w:rsidR="003907BA" w:rsidRPr="00953CD3" w:rsidRDefault="003907BA" w:rsidP="000D46D6">
            <w:r w:rsidRPr="003B54D7">
              <w:t>14.</w:t>
            </w:r>
            <w:r>
              <w:t xml:space="preserve"> </w:t>
            </w:r>
            <w:r w:rsidRPr="003B54D7">
              <w:t>Dicas e sugestões?</w:t>
            </w:r>
          </w:p>
        </w:tc>
        <w:tc>
          <w:tcPr>
            <w:tcW w:w="4531" w:type="dxa"/>
            <w:shd w:val="clear" w:color="auto" w:fill="auto"/>
          </w:tcPr>
          <w:p w14:paraId="0F57D2FD" w14:textId="77777777" w:rsidR="003907BA" w:rsidRDefault="003907BA" w:rsidP="000D46D6"/>
        </w:tc>
      </w:tr>
    </w:tbl>
    <w:p w14:paraId="48F39D57" w14:textId="6EC2E9F6" w:rsidR="009C7D76" w:rsidRDefault="00E76BCB" w:rsidP="000D46D6">
      <w:r w:rsidRPr="009444DD">
        <w:t>Fonte: Elaborado pelo autor (2020)</w:t>
      </w:r>
    </w:p>
    <w:p w14:paraId="14BC209E" w14:textId="034857F6" w:rsidR="00E76BCB" w:rsidRDefault="00E76BCB" w:rsidP="000D46D6">
      <w:pPr>
        <w:pStyle w:val="Ttulo3"/>
      </w:pPr>
      <w:bookmarkStart w:id="93" w:name="_Toc55523373"/>
      <w:bookmarkStart w:id="94" w:name="_Toc55260956"/>
      <w:bookmarkStart w:id="95" w:name="_Toc55790206"/>
      <w:r>
        <w:t>Pré-teste do questionário</w:t>
      </w:r>
      <w:bookmarkEnd w:id="93"/>
      <w:bookmarkEnd w:id="94"/>
      <w:bookmarkEnd w:id="95"/>
    </w:p>
    <w:p w14:paraId="2B7B874A" w14:textId="77777777" w:rsidR="00255769" w:rsidRDefault="00E76BCB" w:rsidP="000D46D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96" w:name="_Toc55523374"/>
      <w:bookmarkStart w:id="97" w:name="_Toc55260957"/>
    </w:p>
    <w:p w14:paraId="5613120B" w14:textId="3AA3382C" w:rsidR="00255769" w:rsidRDefault="00255769" w:rsidP="000D46D6">
      <w:pPr>
        <w:pStyle w:val="Ttulo3"/>
      </w:pPr>
      <w:bookmarkStart w:id="98" w:name="_Toc55790207"/>
      <w:r>
        <w:t>Resultados do questionário</w:t>
      </w:r>
      <w:bookmarkEnd w:id="96"/>
      <w:bookmarkEnd w:id="97"/>
      <w:bookmarkEnd w:id="98"/>
    </w:p>
    <w:p w14:paraId="34A81034" w14:textId="77777777" w:rsidR="00255769" w:rsidRDefault="00255769" w:rsidP="000D46D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0D46D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0D46D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0D46D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0D46D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0D46D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0D46D6">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0D46D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0D46D6">
      <w:r>
        <w:lastRenderedPageBreak/>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0D46D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0D46D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0D46D6">
      <w:pPr>
        <w:pStyle w:val="Ttulo2"/>
      </w:pPr>
      <w:bookmarkStart w:id="99" w:name="_Toc55523375"/>
      <w:bookmarkStart w:id="100" w:name="_Toc55260958"/>
      <w:bookmarkStart w:id="101" w:name="_Toc55790208"/>
      <w:r>
        <w:t>Desenvolvimento Do plugin</w:t>
      </w:r>
      <w:bookmarkEnd w:id="99"/>
      <w:bookmarkEnd w:id="100"/>
      <w:bookmarkEnd w:id="101"/>
    </w:p>
    <w:p w14:paraId="7D09F1F5" w14:textId="77777777" w:rsidR="00157AF8" w:rsidRDefault="00157AF8" w:rsidP="000D46D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0D46D6">
      <w:pPr>
        <w:pStyle w:val="Legenda"/>
      </w:pPr>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0D46D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0D46D6">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0D46D6">
      <w:pPr>
        <w:pStyle w:val="Legenda"/>
      </w:pPr>
      <w:r w:rsidRPr="00D17147">
        <w:t>Fonte: Elaborado pelo autor (2020)</w:t>
      </w:r>
    </w:p>
    <w:p w14:paraId="3E5E1650" w14:textId="3496EDF0" w:rsidR="00A85103" w:rsidRPr="0041211D" w:rsidRDefault="00A85103" w:rsidP="000D46D6">
      <w:pPr>
        <w:pStyle w:val="Ttulo3"/>
      </w:pPr>
      <w:bookmarkStart w:id="102" w:name="_Toc55260959"/>
      <w:bookmarkStart w:id="103" w:name="_Toc55523376"/>
      <w:bookmarkStart w:id="104" w:name="_Toc55790209"/>
      <w:r>
        <w:t>Telas da aplicação</w:t>
      </w:r>
      <w:bookmarkEnd w:id="102"/>
      <w:r>
        <w:t xml:space="preserve"> (</w:t>
      </w:r>
      <w:r w:rsidRPr="00390E18">
        <w:rPr>
          <w:i/>
        </w:rPr>
        <w:t>plugin</w:t>
      </w:r>
      <w:r>
        <w:t>)</w:t>
      </w:r>
      <w:bookmarkEnd w:id="103"/>
      <w:bookmarkEnd w:id="104"/>
    </w:p>
    <w:p w14:paraId="3A8AD640" w14:textId="77777777" w:rsidR="00A85103" w:rsidRDefault="00A85103" w:rsidP="000D46D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0D46D6">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0D46D6">
      <w:pPr>
        <w:pStyle w:val="Legenda"/>
      </w:pPr>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0D46D6">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0D46D6">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0D46D6">
      <w:pPr>
        <w:pStyle w:val="Legenda"/>
      </w:pPr>
      <w:r w:rsidRPr="00D17147">
        <w:t>Fonte: Elaborado pelo autor (2020)</w:t>
      </w:r>
    </w:p>
    <w:p w14:paraId="27700D6C" w14:textId="18A8FEC5" w:rsidR="00C53247" w:rsidRDefault="00C53247" w:rsidP="000D46D6">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0D46D6">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0D46D6">
      <w:pPr>
        <w:pStyle w:val="PargrafodaLista"/>
        <w:numPr>
          <w:ilvl w:val="0"/>
          <w:numId w:val="40"/>
        </w:numPr>
      </w:pPr>
      <w:r>
        <w:t>Gostar da música</w:t>
      </w:r>
    </w:p>
    <w:p w14:paraId="4A281B44" w14:textId="77777777" w:rsidR="00C53247" w:rsidRDefault="00C53247" w:rsidP="000D46D6">
      <w:pPr>
        <w:pStyle w:val="PargrafodaLista"/>
        <w:numPr>
          <w:ilvl w:val="0"/>
          <w:numId w:val="40"/>
        </w:numPr>
      </w:pPr>
      <w:r>
        <w:t>Não gostar da música</w:t>
      </w:r>
    </w:p>
    <w:p w14:paraId="7FAAD1BF" w14:textId="77777777" w:rsidR="00C53247" w:rsidRDefault="00C53247" w:rsidP="000D46D6">
      <w:pPr>
        <w:pStyle w:val="PargrafodaLista"/>
        <w:numPr>
          <w:ilvl w:val="0"/>
          <w:numId w:val="40"/>
        </w:numPr>
      </w:pPr>
      <w:r>
        <w:t>Passar / Voltar música</w:t>
      </w:r>
    </w:p>
    <w:p w14:paraId="573D889E" w14:textId="77777777" w:rsidR="00C53247" w:rsidRDefault="00C53247" w:rsidP="000D46D6">
      <w:pPr>
        <w:pStyle w:val="PargrafodaLista"/>
        <w:numPr>
          <w:ilvl w:val="0"/>
          <w:numId w:val="40"/>
        </w:numPr>
      </w:pPr>
      <w:r>
        <w:t>Buscar música</w:t>
      </w:r>
    </w:p>
    <w:p w14:paraId="6EAEF587" w14:textId="77777777" w:rsidR="00C53247" w:rsidRDefault="00C53247" w:rsidP="000D46D6">
      <w:pPr>
        <w:pStyle w:val="PargrafodaLista"/>
        <w:numPr>
          <w:ilvl w:val="0"/>
          <w:numId w:val="40"/>
        </w:numPr>
      </w:pPr>
      <w:r>
        <w:t>Pausar / Tocar música</w:t>
      </w:r>
    </w:p>
    <w:p w14:paraId="490E3DF8" w14:textId="77777777" w:rsidR="00C53247" w:rsidRDefault="00C53247" w:rsidP="000D46D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0D46D6">
      <w:pPr>
        <w:pStyle w:val="Legenda"/>
      </w:pPr>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0D46D6">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0D46D6">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0D46D6">
      <w:pPr>
        <w:pStyle w:val="Legenda"/>
      </w:pPr>
      <w:r w:rsidRPr="00D17147">
        <w:t>Fonte: Elaborado pelo autor (2020)</w:t>
      </w:r>
    </w:p>
    <w:p w14:paraId="599A9384" w14:textId="77777777" w:rsidR="00E619E4" w:rsidRDefault="009A064B" w:rsidP="000D46D6">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105" w:name="_Toc55523377"/>
      <w:bookmarkStart w:id="106" w:name="_Toc55260960"/>
    </w:p>
    <w:p w14:paraId="554A46C4" w14:textId="2A6741E4" w:rsidR="0062198D" w:rsidRDefault="0062198D" w:rsidP="000D46D6">
      <w:pPr>
        <w:pStyle w:val="Ttulo3"/>
      </w:pPr>
      <w:bookmarkStart w:id="107" w:name="_Toc55790210"/>
      <w:r>
        <w:t>Tecnologias utilizadas no desenvolvimento</w:t>
      </w:r>
      <w:bookmarkEnd w:id="105"/>
      <w:bookmarkEnd w:id="106"/>
      <w:bookmarkEnd w:id="107"/>
    </w:p>
    <w:p w14:paraId="1D89AF10" w14:textId="77777777" w:rsidR="0062198D" w:rsidRDefault="0062198D" w:rsidP="000D46D6">
      <w:r>
        <w:lastRenderedPageBreak/>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0D46D6">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0D46D6">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3F465A6E" w:rsidR="0062198D" w:rsidRDefault="0062198D" w:rsidP="000D46D6">
      <w:pPr>
        <w:pStyle w:val="Ttulo2"/>
      </w:pPr>
      <w:bookmarkStart w:id="108" w:name="_Toc55523378"/>
      <w:bookmarkStart w:id="109" w:name="_Toc55260961"/>
      <w:bookmarkStart w:id="110" w:name="_Toc55790211"/>
      <w:r>
        <w:t>Distribuição da aplicação e coleta de dados</w:t>
      </w:r>
      <w:bookmarkEnd w:id="108"/>
      <w:bookmarkEnd w:id="109"/>
      <w:bookmarkEnd w:id="110"/>
    </w:p>
    <w:p w14:paraId="48894E69" w14:textId="77777777" w:rsidR="0062198D" w:rsidRDefault="0062198D" w:rsidP="000D46D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0D46D6">
      <w:pPr>
        <w:pStyle w:val="Ttulo3"/>
      </w:pPr>
      <w:bookmarkStart w:id="111" w:name="_Toc55523379"/>
      <w:bookmarkStart w:id="112" w:name="_Toc55260962"/>
      <w:bookmarkStart w:id="113" w:name="_Toc55790212"/>
      <w:r>
        <w:t>Pré-teste</w:t>
      </w:r>
      <w:bookmarkEnd w:id="111"/>
      <w:bookmarkEnd w:id="112"/>
      <w:bookmarkEnd w:id="113"/>
    </w:p>
    <w:p w14:paraId="5353C072" w14:textId="77777777" w:rsidR="003845C7" w:rsidRDefault="0062198D" w:rsidP="000D46D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14" w:name="_Toc55523380"/>
      <w:bookmarkStart w:id="115" w:name="_Toc55260963"/>
    </w:p>
    <w:p w14:paraId="6506B833" w14:textId="723F819C" w:rsidR="001C4604" w:rsidRDefault="001C4604" w:rsidP="000D46D6">
      <w:pPr>
        <w:pStyle w:val="Ttulo3"/>
      </w:pPr>
      <w:bookmarkStart w:id="116" w:name="_Toc55790213"/>
      <w:r>
        <w:t>Hospedagem</w:t>
      </w:r>
      <w:bookmarkEnd w:id="114"/>
      <w:bookmarkEnd w:id="115"/>
      <w:bookmarkEnd w:id="116"/>
    </w:p>
    <w:p w14:paraId="4291EAA9" w14:textId="77777777" w:rsidR="003845C7" w:rsidRDefault="001C4604" w:rsidP="000D46D6">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17" w:name="_Toc55523381"/>
      <w:bookmarkStart w:id="118" w:name="_Toc55260964"/>
    </w:p>
    <w:p w14:paraId="0B198644" w14:textId="5C1A2AB5" w:rsidR="003845C7" w:rsidRDefault="003845C7" w:rsidP="000D46D6">
      <w:pPr>
        <w:pStyle w:val="Ttulo3"/>
      </w:pPr>
      <w:bookmarkStart w:id="119" w:name="_Toc55790214"/>
      <w:r>
        <w:t>Coleta do Firebase</w:t>
      </w:r>
      <w:bookmarkEnd w:id="117"/>
      <w:bookmarkEnd w:id="118"/>
      <w:bookmarkEnd w:id="119"/>
    </w:p>
    <w:p w14:paraId="5B4B91CA" w14:textId="51BAC6A6" w:rsidR="000A02D3" w:rsidRDefault="003845C7" w:rsidP="000D46D6">
      <w:r>
        <w:tab/>
        <w:t xml:space="preserve">Ao final do experimento, foram exportados os eventos dos usuários em um JSON através do console do </w:t>
      </w:r>
      <w:r w:rsidRPr="00CA6B94">
        <w:rPr>
          <w:i/>
        </w:rPr>
        <w:t>Realtime Database</w:t>
      </w:r>
      <w:r>
        <w:t xml:space="preserve"> do Firebas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r w:rsidRPr="001C6C85">
        <w:rPr>
          <w:i/>
        </w:rPr>
        <w:t>Realtime DB</w:t>
      </w:r>
      <w:r>
        <w:t>.</w:t>
      </w:r>
    </w:p>
    <w:p w14:paraId="486BCD7E" w14:textId="60B3EE1A" w:rsidR="007152F5" w:rsidRDefault="007152F5" w:rsidP="000D46D6">
      <w:pPr>
        <w:pStyle w:val="Legenda"/>
      </w:pPr>
      <w:r>
        <w:lastRenderedPageBreak/>
        <w:t xml:space="preserve">Figura </w:t>
      </w:r>
      <w:fldSimple w:instr=" SEQ Figura \* ARABIC ">
        <w:r w:rsidR="00033E87">
          <w:rPr>
            <w:noProof/>
          </w:rPr>
          <w:t>13</w:t>
        </w:r>
      </w:fldSimple>
      <w:r>
        <w:t xml:space="preserve"> - </w:t>
      </w:r>
      <w:r w:rsidRPr="00891911">
        <w:rPr>
          <w:noProof/>
        </w:rPr>
        <w:t>Console do Realtime Database do Firebase</w:t>
      </w:r>
    </w:p>
    <w:p w14:paraId="0563A081" w14:textId="372799FB" w:rsidR="007152F5" w:rsidRDefault="007152F5" w:rsidP="000D46D6">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0D46D6">
      <w:pPr>
        <w:pStyle w:val="Legenda"/>
      </w:pPr>
      <w:r w:rsidRPr="00D17147">
        <w:t>Fonte: Elaborado pelo autor (2020)</w:t>
      </w:r>
    </w:p>
    <w:p w14:paraId="197BCF80" w14:textId="0FD5243B" w:rsidR="0048370D" w:rsidRDefault="0048370D" w:rsidP="000D46D6">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117BD1AA" w:rsidR="006B2A08" w:rsidRDefault="006B2A08" w:rsidP="000D46D6">
      <w:pPr>
        <w:pStyle w:val="Ttulo1"/>
      </w:pPr>
      <w:bookmarkStart w:id="120" w:name="_Toc55523382"/>
      <w:bookmarkStart w:id="121" w:name="_Toc55260965"/>
      <w:bookmarkStart w:id="122" w:name="_Toc55790215"/>
      <w:r w:rsidRPr="00DC433D">
        <w:lastRenderedPageBreak/>
        <w:t>SISTEMA LORS</w:t>
      </w:r>
      <w:bookmarkEnd w:id="120"/>
      <w:bookmarkEnd w:id="121"/>
      <w:bookmarkEnd w:id="122"/>
    </w:p>
    <w:p w14:paraId="6474FAF0" w14:textId="1198E28A" w:rsidR="006B2A08" w:rsidRDefault="006B2A08" w:rsidP="000D46D6">
      <w:r>
        <w:tab/>
      </w:r>
      <w:r w:rsidR="006C3E1C">
        <w:t>Com a estrutura dos dados pronta e a pesquisa dos dados dos usuários, levantou-se um tratamento específico para cada informação, realizando, dessa forma, o</w:t>
      </w:r>
      <w:commentRangeStart w:id="123"/>
      <w:r w:rsidR="006C3E1C">
        <w:t xml:space="preserve"> estudo da técnica de recomendação escolhida nos trabalhos anteriores</w:t>
      </w:r>
      <w:commentRangeEnd w:id="123"/>
      <w:r w:rsidR="006C3E1C">
        <w:rPr>
          <w:rStyle w:val="Refdecomentrio"/>
        </w:rPr>
        <w:commentReference w:id="123"/>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0D46D6">
      <w:pPr>
        <w:pStyle w:val="Ttulo2"/>
      </w:pPr>
      <w:bookmarkStart w:id="124" w:name="_Toc55523383"/>
      <w:bookmarkStart w:id="125" w:name="_Toc55260966"/>
      <w:bookmarkStart w:id="126" w:name="_Toc55790216"/>
      <w:r>
        <w:t>O Algoritmo KNN</w:t>
      </w:r>
      <w:bookmarkEnd w:id="124"/>
      <w:bookmarkEnd w:id="125"/>
      <w:bookmarkEnd w:id="126"/>
    </w:p>
    <w:p w14:paraId="682E2305" w14:textId="18BED242" w:rsidR="00A434D0" w:rsidRDefault="004C3B05" w:rsidP="000D46D6">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6C3E1C">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0D46D6"/>
    <w:p w14:paraId="0A13B039" w14:textId="498DD88A" w:rsidR="00745697" w:rsidRDefault="00745697" w:rsidP="000D46D6">
      <w:pPr>
        <w:pStyle w:val="Legenda"/>
      </w:pPr>
      <w:bookmarkStart w:id="127" w:name="_Ref55787798"/>
      <w:r>
        <w:t xml:space="preserve">Figura </w:t>
      </w:r>
      <w:fldSimple w:instr=" SEQ Figura \* ARABIC ">
        <w:r w:rsidR="00033E87">
          <w:rPr>
            <w:noProof/>
          </w:rPr>
          <w:t>14</w:t>
        </w:r>
      </w:fldSimple>
      <w:bookmarkEnd w:id="12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p>
    <w:p w14:paraId="77F02E90" w14:textId="35599745" w:rsidR="004C3B05" w:rsidRDefault="00745697" w:rsidP="000D46D6">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0D46D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0D46D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0D46D6">
      <w:pPr>
        <w:pStyle w:val="Ttulo3"/>
      </w:pPr>
      <w:bookmarkStart w:id="128" w:name="_Ref54920131"/>
      <w:bookmarkStart w:id="129" w:name="_Toc55260967"/>
      <w:bookmarkStart w:id="130" w:name="_Toc55777266"/>
      <w:bookmarkStart w:id="131" w:name="_Toc55790217"/>
      <w:r>
        <w:t>Preparação dos dados para o KNN</w:t>
      </w:r>
      <w:bookmarkEnd w:id="128"/>
      <w:bookmarkEnd w:id="129"/>
      <w:bookmarkEnd w:id="130"/>
      <w:bookmarkEnd w:id="131"/>
    </w:p>
    <w:p w14:paraId="2324BC74" w14:textId="77777777" w:rsidR="00294E9F" w:rsidRDefault="00294E9F" w:rsidP="000D46D6">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67C8D001" w:rsidR="00294E9F" w:rsidRDefault="00294E9F" w:rsidP="000D46D6">
      <w:r>
        <w:tab/>
      </w:r>
      <w:commentRangeStart w:id="13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32"/>
      <w:r>
        <w:rPr>
          <w:rStyle w:val="Refdecomentrio"/>
        </w:rPr>
        <w:commentReference w:id="13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0D46D6">
      <w:pPr>
        <w:rPr>
          <w:lang w:eastAsia="en-US"/>
        </w:rPr>
      </w:pPr>
    </w:p>
    <w:p w14:paraId="296994C1" w14:textId="1E9D0F1A" w:rsidR="000E6B02" w:rsidRDefault="000E6B02" w:rsidP="000D46D6">
      <w:pPr>
        <w:pStyle w:val="Legenda"/>
      </w:pPr>
      <w:r>
        <w:t xml:space="preserve">Quadro </w:t>
      </w:r>
      <w:fldSimple w:instr=" SEQ Quadro \* ARABIC ">
        <w:r w:rsidR="005B0A0A">
          <w:rPr>
            <w:noProof/>
          </w:rPr>
          <w:t>3</w:t>
        </w:r>
      </w:fldSimple>
      <w:r>
        <w:t xml:space="preserve"> - </w:t>
      </w:r>
      <w:r w:rsidRPr="00D44C94">
        <w:rPr>
          <w:noProof/>
        </w:rPr>
        <w:t>Lista de ações possíveis nos ev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0D46D6">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0D46D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0D46D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0D46D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0D46D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0D46D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0D46D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0D46D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0D46D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0D46D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0D46D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0D46D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0D46D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0D46D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0D46D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0D46D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0D46D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0D46D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0D46D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0D46D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0D46D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0D46D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0D46D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0D46D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0D46D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0D46D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0D46D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0D46D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0D46D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0D46D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0D46D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0D46D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0D46D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0D46D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0D46D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0D46D6">
            <w:r>
              <w:t>Abriu os detalhes da música</w:t>
            </w:r>
          </w:p>
        </w:tc>
      </w:tr>
    </w:tbl>
    <w:p w14:paraId="04224A2A" w14:textId="6ED71D9E" w:rsidR="008737D8" w:rsidRDefault="008737D8" w:rsidP="000D46D6">
      <w:pPr>
        <w:pStyle w:val="Legenda"/>
      </w:pPr>
      <w:r w:rsidRPr="00D17147">
        <w:t>Fonte: Elaborado pelo autor (2020)</w:t>
      </w:r>
    </w:p>
    <w:p w14:paraId="41AF5BF1" w14:textId="49DE49E6" w:rsidR="009C1A90" w:rsidRDefault="009C1A90" w:rsidP="000D46D6">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33"/>
      <w:r>
        <w:t xml:space="preserve">arquivo exportado do Firebase, que contém as informações dos eventos, </w:t>
      </w:r>
      <w:commentRangeEnd w:id="133"/>
      <w:r>
        <w:rPr>
          <w:rStyle w:val="Refdecomentrio"/>
        </w:rPr>
        <w:commentReference w:id="133"/>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r w:rsidRPr="00CF34DD">
        <w:rPr>
          <w:i/>
        </w:rPr>
        <w:t>python</w:t>
      </w:r>
      <w:r>
        <w:t xml:space="preserve"> “open”. Para a interpretação do arquivo JSON, existe a biblioteca </w:t>
      </w:r>
      <w:r w:rsidRPr="00A27BAF">
        <w:rPr>
          <w:i/>
        </w:rPr>
        <w:t>json</w:t>
      </w:r>
      <w:r>
        <w:t xml:space="preserve">, que carrega os dados em um dicionário, do qual obtém os usuários e seus eventos e os transforma em outro dicionário </w:t>
      </w:r>
      <w:r w:rsidRPr="00532B9F">
        <w:rPr>
          <w:i/>
        </w:rPr>
        <w:t>users</w:t>
      </w:r>
      <w:r>
        <w:t xml:space="preserve">, cuja </w:t>
      </w:r>
      <w:r w:rsidRPr="00566F51">
        <w:rPr>
          <w:i/>
        </w:rPr>
        <w:t>key</w:t>
      </w:r>
      <w:r>
        <w:t xml:space="preserve"> é o id do usuário e o conteúdo sua lista de eventos.</w:t>
      </w:r>
    </w:p>
    <w:p w14:paraId="6FC5D5B7" w14:textId="77777777" w:rsidR="00E239C1" w:rsidRPr="008B3A75" w:rsidRDefault="00E239C1" w:rsidP="000D46D6"/>
    <w:p w14:paraId="5C03DB26" w14:textId="56C3CF89" w:rsidR="00E239C1" w:rsidRDefault="00E239C1" w:rsidP="000D46D6">
      <w:pPr>
        <w:pStyle w:val="Legenda"/>
      </w:pPr>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p>
    <w:p w14:paraId="1D5BC438" w14:textId="32BE4EB5" w:rsidR="008737D8" w:rsidRDefault="00E239C1" w:rsidP="000D46D6">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0D46D6">
      <w:pPr>
        <w:pStyle w:val="Legenda"/>
      </w:pPr>
      <w:r w:rsidRPr="00D17147">
        <w:t>Fonte: Elaborado pelo autor (2020)</w:t>
      </w:r>
    </w:p>
    <w:p w14:paraId="332CEFFD" w14:textId="67974F5F" w:rsidR="00F26922" w:rsidRDefault="00F26922" w:rsidP="000D46D6">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0D46D6">
      <w:pPr>
        <w:pStyle w:val="Legenda"/>
      </w:pPr>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p>
    <w:p w14:paraId="32CCDDCF" w14:textId="00961474" w:rsidR="00C70D2D" w:rsidRDefault="00C70D2D" w:rsidP="000D46D6">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0D46D6">
      <w:pPr>
        <w:pStyle w:val="Legenda"/>
      </w:pPr>
      <w:r w:rsidRPr="00D17147">
        <w:t>Fonte: Elaborado pelo autor (2020)</w:t>
      </w:r>
    </w:p>
    <w:p w14:paraId="40BBF312" w14:textId="4F105EB5" w:rsidR="005D76F6" w:rsidRDefault="005D76F6" w:rsidP="000D46D6">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0D46D6"/>
    <w:p w14:paraId="585B85BE" w14:textId="5036A85D" w:rsidR="008277D9" w:rsidRDefault="008277D9" w:rsidP="000D46D6">
      <w:pPr>
        <w:pStyle w:val="Legenda"/>
      </w:pPr>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p>
    <w:p w14:paraId="3553BA3C" w14:textId="698C3E9B" w:rsidR="00E239C1" w:rsidRDefault="008277D9" w:rsidP="000D46D6">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0D46D6">
      <w:pPr>
        <w:pStyle w:val="Legenda"/>
      </w:pPr>
      <w:r w:rsidRPr="00D17147">
        <w:t>Fonte: Elaborado pelo autor (2020)</w:t>
      </w:r>
    </w:p>
    <w:p w14:paraId="61692550" w14:textId="16CB4572" w:rsidR="00A83D6F" w:rsidRDefault="00A83D6F" w:rsidP="000D46D6">
      <w:r>
        <w:tab/>
      </w:r>
      <w:r>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34"/>
      <w:r>
        <w:t xml:space="preserve">cada evento desse tipo aconteceu </w:t>
      </w:r>
      <w:commentRangeEnd w:id="134"/>
      <w:r>
        <w:rPr>
          <w:rStyle w:val="Refdecomentrio"/>
        </w:rPr>
        <w:commentReference w:id="134"/>
      </w:r>
      <w:r>
        <w:t>durante a reprodução.</w:t>
      </w:r>
    </w:p>
    <w:p w14:paraId="28A639E9" w14:textId="43A21141" w:rsidR="00AB6A2A" w:rsidRDefault="00AB6A2A" w:rsidP="000D46D6">
      <w:pPr>
        <w:pStyle w:val="Legenda"/>
      </w:pPr>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p>
    <w:p w14:paraId="0F33D8EC" w14:textId="7645FB44" w:rsidR="00B50035" w:rsidRDefault="00AB6A2A" w:rsidP="000D46D6">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0D46D6">
      <w:pPr>
        <w:pStyle w:val="Legenda"/>
      </w:pPr>
      <w:r w:rsidRPr="00D17147">
        <w:t>Fonte: Elaborado pelo autor (2020)</w:t>
      </w:r>
    </w:p>
    <w:p w14:paraId="682BA58F" w14:textId="2C9EEBD5" w:rsidR="000B20C5" w:rsidRDefault="000B20C5" w:rsidP="000D46D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0D46D6"/>
    <w:p w14:paraId="79B69EDF" w14:textId="6DAA8B02" w:rsidR="002C30AB" w:rsidRDefault="002C30AB" w:rsidP="000D46D6">
      <w:pPr>
        <w:pStyle w:val="Legenda"/>
      </w:pPr>
      <w:r>
        <w:t xml:space="preserve">Figura </w:t>
      </w:r>
      <w:fldSimple w:instr=" SEQ Figura \* ARABIC ">
        <w:r w:rsidR="00033E87">
          <w:rPr>
            <w:noProof/>
          </w:rPr>
          <w:t>19</w:t>
        </w:r>
      </w:fldSimple>
      <w:r>
        <w:t xml:space="preserve"> - </w:t>
      </w:r>
      <w:r w:rsidRPr="00EF334E">
        <w:rPr>
          <w:noProof/>
        </w:rPr>
        <w:t>Representação da tabela na etapa “separa contexto das músicas”</w:t>
      </w:r>
    </w:p>
    <w:p w14:paraId="52B05C9C" w14:textId="0B2280E6" w:rsidR="002C30AB" w:rsidRDefault="002C30AB" w:rsidP="000D46D6">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0D46D6">
      <w:pPr>
        <w:pStyle w:val="Legenda"/>
      </w:pPr>
      <w:r w:rsidRPr="00D17147">
        <w:t>Fonte: Elaborado pelo autor (2020)</w:t>
      </w:r>
    </w:p>
    <w:p w14:paraId="56AC7A29" w14:textId="71D1DAA9" w:rsidR="002C30AB" w:rsidRDefault="002C30AB" w:rsidP="000D46D6">
      <w:r>
        <w:tab/>
      </w:r>
      <w:r>
        <w:t xml:space="preserve">Os dados no Spotify, nos seus devidos processos, obtiveram a lista dos gêneros das músicas através dos artistas. A posteriori, adiciona-o à lista de músicas </w:t>
      </w:r>
      <w:r w:rsidRPr="00122BC0">
        <w:rPr>
          <w:i/>
        </w:rPr>
        <w:t>musicTable</w:t>
      </w:r>
      <w:r>
        <w:t xml:space="preserve"> representada na Figura 22.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0D46D6">
      <w:r>
        <w:tab/>
      </w:r>
      <w:commentRangeStart w:id="135"/>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35"/>
      <w:r>
        <w:rPr>
          <w:rStyle w:val="Refdecomentrio"/>
        </w:rPr>
        <w:commentReference w:id="135"/>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0D46D6"/>
    <w:p w14:paraId="02C4D40F" w14:textId="53AA4347" w:rsidR="004E17F5" w:rsidRDefault="004E17F5" w:rsidP="000D46D6">
      <w:pPr>
        <w:pStyle w:val="Legenda"/>
      </w:pPr>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p>
    <w:p w14:paraId="75C543E1" w14:textId="24FDC076" w:rsidR="00AB6A2A" w:rsidRDefault="004E17F5" w:rsidP="000D46D6">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0D46D6">
      <w:pPr>
        <w:pStyle w:val="Legenda"/>
      </w:pPr>
      <w:r w:rsidRPr="00D17147">
        <w:t>Fonte: Elaborado pelo autor (2020)</w:t>
      </w:r>
    </w:p>
    <w:p w14:paraId="2B887087" w14:textId="77777777" w:rsidR="003F3B22" w:rsidRDefault="00517AD8" w:rsidP="000D46D6">
      <w:r>
        <w:tab/>
      </w:r>
      <w:r>
        <w:t xml:space="preserve">No fim, era necessário a biblioteca </w:t>
      </w:r>
      <w:r w:rsidRPr="005A7271">
        <w:rPr>
          <w:i/>
        </w:rPr>
        <w:t>preprocessing</w:t>
      </w:r>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36" w:name="_Ref54908939"/>
      <w:bookmarkStart w:id="137" w:name="_Toc55260968"/>
      <w:bookmarkStart w:id="138" w:name="_Toc55777267"/>
    </w:p>
    <w:p w14:paraId="7BF6810F" w14:textId="61F598B8" w:rsidR="00517AD8" w:rsidRPr="00D90707" w:rsidRDefault="00517AD8" w:rsidP="000D46D6">
      <w:pPr>
        <w:pStyle w:val="Ttulo3"/>
      </w:pPr>
      <w:bookmarkStart w:id="139" w:name="_Toc55790218"/>
      <w:r>
        <w:t>Testes com KNN</w:t>
      </w:r>
      <w:bookmarkEnd w:id="136"/>
      <w:bookmarkEnd w:id="137"/>
      <w:bookmarkEnd w:id="138"/>
      <w:bookmarkEnd w:id="139"/>
    </w:p>
    <w:p w14:paraId="3AC2075F" w14:textId="4E54FAE2" w:rsidR="00517AD8" w:rsidRDefault="00517AD8" w:rsidP="000D46D6">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40"/>
      <w:r>
        <w:t xml:space="preserve"> (30% de teste e 70% de treinamento, respectivamente </w:t>
      </w:r>
      <w:r w:rsidRPr="00FE1F5C">
        <w:t>533</w:t>
      </w:r>
      <w:r>
        <w:t xml:space="preserve"> e 1242).</w:t>
      </w:r>
      <w:commentRangeEnd w:id="140"/>
      <w:r>
        <w:rPr>
          <w:rStyle w:val="Refdecomentrio"/>
        </w:rPr>
        <w:commentReference w:id="140"/>
      </w:r>
    </w:p>
    <w:p w14:paraId="40A1A925" w14:textId="77777777" w:rsidR="00517AD8" w:rsidRDefault="00517AD8" w:rsidP="000D46D6">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0D46D6">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41"/>
      <w:r>
        <w:t>utilizar o melhor k analisado</w:t>
      </w:r>
      <w:commentRangeEnd w:id="141"/>
      <w:r>
        <w:rPr>
          <w:rStyle w:val="Refdecomentrio"/>
        </w:rPr>
        <w:commentReference w:id="141"/>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77777777" w:rsidR="00517AD8" w:rsidRDefault="00517AD8" w:rsidP="000D46D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0D46D6">
      <w:pPr>
        <w:pStyle w:val="Ttulo2"/>
        <w:rPr>
          <w:i/>
        </w:rPr>
      </w:pPr>
      <w:bookmarkStart w:id="142" w:name="_Toc55260969"/>
      <w:bookmarkStart w:id="143" w:name="_Toc55777268"/>
      <w:bookmarkStart w:id="144" w:name="_Toc55790219"/>
      <w:r>
        <w:t xml:space="preserve">Predição no sistema </w:t>
      </w:r>
      <w:r>
        <w:rPr>
          <w:i/>
        </w:rPr>
        <w:t>LORS</w:t>
      </w:r>
      <w:bookmarkEnd w:id="142"/>
      <w:bookmarkEnd w:id="143"/>
      <w:bookmarkEnd w:id="144"/>
    </w:p>
    <w:p w14:paraId="65CBBD8C" w14:textId="1D83DC6E" w:rsidR="00517AD8" w:rsidRDefault="00517AD8" w:rsidP="000D46D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0D46D6"/>
    <w:p w14:paraId="6C70FD9A" w14:textId="592C07D0" w:rsidR="0019252D" w:rsidRDefault="0019252D" w:rsidP="000D46D6">
      <w:pPr>
        <w:pStyle w:val="Legenda"/>
      </w:pPr>
      <w:r>
        <w:lastRenderedPageBreak/>
        <w:t xml:space="preserve">Figura </w:t>
      </w:r>
      <w:fldSimple w:instr=" SEQ Figura \* ARABIC ">
        <w:r w:rsidR="00033E87">
          <w:rPr>
            <w:noProof/>
          </w:rPr>
          <w:t>21</w:t>
        </w:r>
      </w:fldSimple>
      <w:r>
        <w:t xml:space="preserve"> - </w:t>
      </w:r>
      <w:r w:rsidRPr="00701AFE">
        <w:rPr>
          <w:noProof/>
        </w:rPr>
        <w:t>Visão macro do sistema LORS</w:t>
      </w:r>
    </w:p>
    <w:p w14:paraId="7FF36383" w14:textId="6A3E95C1" w:rsidR="002C30AB" w:rsidRPr="00860C67" w:rsidRDefault="0019252D" w:rsidP="000D46D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0D46D6">
      <w:pPr>
        <w:pStyle w:val="Legenda"/>
      </w:pPr>
      <w:r w:rsidRPr="00D17147">
        <w:t>Fonte: Elaborado pelo autor (2020)</w:t>
      </w:r>
    </w:p>
    <w:p w14:paraId="51B9F395" w14:textId="629F0F39" w:rsidR="0019252D" w:rsidRPr="00AF3C8D" w:rsidRDefault="00BC6411" w:rsidP="000D46D6">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0D46D6">
      <w:pPr>
        <w:pStyle w:val="Ttulo3"/>
      </w:pPr>
      <w:bookmarkStart w:id="145" w:name="_Toc55260971"/>
      <w:bookmarkStart w:id="146" w:name="_Toc55777270"/>
      <w:bookmarkStart w:id="147" w:name="_Toc55790220"/>
      <w:commentRangeStart w:id="148"/>
      <w:r>
        <w:t>POC (</w:t>
      </w:r>
      <w:r w:rsidRPr="002C2326">
        <w:t>Proof of Concept</w:t>
      </w:r>
      <w:r>
        <w:t>)</w:t>
      </w:r>
      <w:bookmarkEnd w:id="145"/>
      <w:bookmarkEnd w:id="146"/>
      <w:bookmarkEnd w:id="147"/>
    </w:p>
    <w:p w14:paraId="598A2396" w14:textId="77777777" w:rsidR="0033026F" w:rsidRDefault="0033026F" w:rsidP="000D46D6">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ii) avaliar o score do modelo; (iii) analisar a matriz de confusão obtida no modelo</w:t>
      </w:r>
      <w:r w:rsidRPr="00054F5A">
        <w:t>.</w:t>
      </w:r>
      <w:commentRangeEnd w:id="148"/>
      <w:r>
        <w:rPr>
          <w:rStyle w:val="Refdecomentrio"/>
        </w:rPr>
        <w:commentReference w:id="148"/>
      </w:r>
      <w:r w:rsidRPr="00054F5A">
        <w:t>.</w:t>
      </w:r>
      <w:r>
        <w:t>) serviram de apoio para o aperfeiçoamento no uso do algoritmo</w:t>
      </w:r>
      <w:r w:rsidRPr="00054F5A">
        <w:t>.</w:t>
      </w:r>
    </w:p>
    <w:p w14:paraId="23841EF7" w14:textId="2035D42A" w:rsidR="0033026F" w:rsidRPr="00054F5A" w:rsidRDefault="0033026F" w:rsidP="000D46D6">
      <w:pPr>
        <w:pStyle w:val="Ttulo3"/>
      </w:pPr>
      <w:bookmarkStart w:id="149" w:name="_Ref54920174"/>
      <w:bookmarkStart w:id="150" w:name="_Toc55260972"/>
      <w:bookmarkStart w:id="151" w:name="_Toc55777271"/>
      <w:bookmarkStart w:id="152" w:name="_Toc55790221"/>
      <w:r>
        <w:t>Servidor</w:t>
      </w:r>
      <w:bookmarkEnd w:id="149"/>
      <w:bookmarkEnd w:id="150"/>
      <w:bookmarkEnd w:id="151"/>
      <w:bookmarkEnd w:id="152"/>
    </w:p>
    <w:p w14:paraId="467DEF81" w14:textId="77777777" w:rsidR="009948A9" w:rsidRDefault="0033026F" w:rsidP="000D46D6">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153" w:name="_Toc55260973"/>
      <w:bookmarkStart w:id="154" w:name="_Toc55777272"/>
    </w:p>
    <w:p w14:paraId="22AF5892" w14:textId="0D55AF5A" w:rsidR="009948A9" w:rsidRDefault="009948A9" w:rsidP="000D46D6">
      <w:pPr>
        <w:pStyle w:val="Ttulo3"/>
      </w:pPr>
      <w:bookmarkStart w:id="155" w:name="_Toc55790222"/>
      <w:r>
        <w:t>Hospedagem</w:t>
      </w:r>
      <w:bookmarkEnd w:id="153"/>
      <w:bookmarkEnd w:id="154"/>
      <w:bookmarkEnd w:id="155"/>
    </w:p>
    <w:p w14:paraId="19DEFC38" w14:textId="77777777" w:rsidR="00D46496" w:rsidRDefault="009948A9" w:rsidP="000D46D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56" w:name="_Toc55260974"/>
      <w:bookmarkStart w:id="157" w:name="_Toc55777273"/>
    </w:p>
    <w:p w14:paraId="38370AFC" w14:textId="523EA4B0" w:rsidR="00D46496" w:rsidRDefault="00D46496" w:rsidP="000D46D6">
      <w:pPr>
        <w:pStyle w:val="Ttulo3"/>
      </w:pPr>
      <w:bookmarkStart w:id="158" w:name="_Toc55790223"/>
      <w:r>
        <w:t>Recomendação</w:t>
      </w:r>
      <w:bookmarkEnd w:id="156"/>
      <w:bookmarkEnd w:id="157"/>
      <w:bookmarkEnd w:id="158"/>
    </w:p>
    <w:p w14:paraId="32AD2ED4" w14:textId="77777777" w:rsidR="00D46496" w:rsidRDefault="00D46496" w:rsidP="000D46D6">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0D46D6">
      <w:r>
        <w:tab/>
        <w:t xml:space="preserve">É utilizado o </w:t>
      </w:r>
      <w:r w:rsidRPr="00235408">
        <w:rPr>
          <w:i/>
        </w:rPr>
        <w:t>LabelEncoder</w:t>
      </w:r>
      <w:r>
        <w:t xml:space="preserve"> para gerar o valor numérico do</w:t>
      </w:r>
      <w:commentRangeStart w:id="159"/>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159"/>
      <w:r>
        <w:t xml:space="preserve"> </w:t>
      </w:r>
      <w:r>
        <w:rPr>
          <w:rStyle w:val="Refdecomentrio"/>
        </w:rPr>
        <w:commentReference w:id="159"/>
      </w:r>
    </w:p>
    <w:p w14:paraId="1BAF398F" w14:textId="77777777" w:rsidR="00361392" w:rsidRDefault="00361392" w:rsidP="000D46D6"/>
    <w:p w14:paraId="03F5FA77" w14:textId="50853F9F" w:rsidR="0077324E" w:rsidRDefault="0077324E" w:rsidP="000D46D6">
      <w:pPr>
        <w:pStyle w:val="Legenda"/>
      </w:pPr>
      <w:r>
        <w:t xml:space="preserve">Quadro </w:t>
      </w:r>
      <w:fldSimple w:instr=" SEQ Quadro \* ARABIC ">
        <w:r w:rsidR="005B0A0A">
          <w:rPr>
            <w:noProof/>
          </w:rPr>
          <w:t>4</w:t>
        </w:r>
      </w:fldSimple>
      <w:r>
        <w:t xml:space="preserve"> - </w:t>
      </w:r>
      <w:r w:rsidRPr="007E4ED7">
        <w:rPr>
          <w:noProof/>
        </w:rPr>
        <w:t>Campos e seus respectivos valores utilizados na recomendaç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0D46D6">
            <w:r>
              <w:t>Campo</w:t>
            </w:r>
          </w:p>
        </w:tc>
        <w:tc>
          <w:tcPr>
            <w:tcW w:w="2500" w:type="pct"/>
            <w:shd w:val="clear" w:color="auto" w:fill="auto"/>
          </w:tcPr>
          <w:p w14:paraId="399A7871" w14:textId="77777777" w:rsidR="0077324E" w:rsidRDefault="0077324E" w:rsidP="000D46D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0D46D6">
            <w:r w:rsidRPr="006133E1">
              <w:lastRenderedPageBreak/>
              <w:t>like</w:t>
            </w:r>
          </w:p>
        </w:tc>
        <w:tc>
          <w:tcPr>
            <w:tcW w:w="2500" w:type="pct"/>
            <w:shd w:val="clear" w:color="auto" w:fill="auto"/>
          </w:tcPr>
          <w:p w14:paraId="1D82273B" w14:textId="77777777" w:rsidR="0077324E" w:rsidRDefault="0077324E" w:rsidP="000D46D6">
            <w:r>
              <w:t>1</w:t>
            </w:r>
          </w:p>
        </w:tc>
      </w:tr>
      <w:tr w:rsidR="00493CF8" w14:paraId="2CEF740D" w14:textId="77777777" w:rsidTr="00E03329">
        <w:tc>
          <w:tcPr>
            <w:tcW w:w="2500" w:type="pct"/>
            <w:shd w:val="clear" w:color="auto" w:fill="auto"/>
          </w:tcPr>
          <w:p w14:paraId="024BFCDC" w14:textId="77777777" w:rsidR="0077324E" w:rsidRPr="006133E1" w:rsidRDefault="0077324E" w:rsidP="000D46D6">
            <w:r w:rsidRPr="006133E1">
              <w:t>hate</w:t>
            </w:r>
          </w:p>
        </w:tc>
        <w:tc>
          <w:tcPr>
            <w:tcW w:w="2500" w:type="pct"/>
            <w:shd w:val="clear" w:color="auto" w:fill="auto"/>
          </w:tcPr>
          <w:p w14:paraId="3830385F" w14:textId="77777777" w:rsidR="0077324E" w:rsidRDefault="0077324E" w:rsidP="000D46D6">
            <w:r>
              <w:t>0</w:t>
            </w:r>
          </w:p>
        </w:tc>
      </w:tr>
      <w:tr w:rsidR="00493CF8" w14:paraId="2A577F34" w14:textId="77777777" w:rsidTr="00E03329">
        <w:tc>
          <w:tcPr>
            <w:tcW w:w="2500" w:type="pct"/>
            <w:shd w:val="clear" w:color="auto" w:fill="auto"/>
          </w:tcPr>
          <w:p w14:paraId="7943D18A" w14:textId="77777777" w:rsidR="0077324E" w:rsidRPr="006133E1" w:rsidRDefault="0077324E" w:rsidP="000D46D6">
            <w:r w:rsidRPr="006133E1">
              <w:t>restart</w:t>
            </w:r>
          </w:p>
        </w:tc>
        <w:tc>
          <w:tcPr>
            <w:tcW w:w="2500" w:type="pct"/>
            <w:shd w:val="clear" w:color="auto" w:fill="auto"/>
          </w:tcPr>
          <w:p w14:paraId="39CA8B87" w14:textId="77777777" w:rsidR="0077324E" w:rsidRDefault="0077324E" w:rsidP="000D46D6">
            <w:r>
              <w:t>1</w:t>
            </w:r>
          </w:p>
        </w:tc>
      </w:tr>
      <w:tr w:rsidR="00493CF8" w14:paraId="026B3721" w14:textId="77777777" w:rsidTr="00E03329">
        <w:tc>
          <w:tcPr>
            <w:tcW w:w="2500" w:type="pct"/>
            <w:shd w:val="clear" w:color="auto" w:fill="auto"/>
          </w:tcPr>
          <w:p w14:paraId="79B7BA77" w14:textId="77777777" w:rsidR="0077324E" w:rsidRPr="006133E1" w:rsidRDefault="0077324E" w:rsidP="000D46D6">
            <w:r w:rsidRPr="006133E1">
              <w:t>feeling</w:t>
            </w:r>
          </w:p>
        </w:tc>
        <w:tc>
          <w:tcPr>
            <w:tcW w:w="2500" w:type="pct"/>
            <w:shd w:val="clear" w:color="auto" w:fill="auto"/>
          </w:tcPr>
          <w:p w14:paraId="18795980" w14:textId="77777777" w:rsidR="0077324E" w:rsidRDefault="0077324E" w:rsidP="000D46D6">
            <w:r>
              <w:t>0</w:t>
            </w:r>
          </w:p>
        </w:tc>
      </w:tr>
      <w:tr w:rsidR="00493CF8" w14:paraId="33DF55E4" w14:textId="77777777" w:rsidTr="00E03329">
        <w:tc>
          <w:tcPr>
            <w:tcW w:w="2500" w:type="pct"/>
            <w:shd w:val="clear" w:color="auto" w:fill="auto"/>
          </w:tcPr>
          <w:p w14:paraId="662EA63B" w14:textId="77777777" w:rsidR="0077324E" w:rsidRPr="006133E1" w:rsidRDefault="0077324E" w:rsidP="000D46D6">
            <w:r w:rsidRPr="006133E1">
              <w:t>activity</w:t>
            </w:r>
          </w:p>
        </w:tc>
        <w:tc>
          <w:tcPr>
            <w:tcW w:w="2500" w:type="pct"/>
            <w:shd w:val="clear" w:color="auto" w:fill="auto"/>
          </w:tcPr>
          <w:p w14:paraId="26AC1CF3" w14:textId="77777777" w:rsidR="0077324E" w:rsidRDefault="0077324E" w:rsidP="000D46D6">
            <w:r>
              <w:t>0</w:t>
            </w:r>
          </w:p>
        </w:tc>
      </w:tr>
      <w:tr w:rsidR="00493CF8" w14:paraId="37863538" w14:textId="77777777" w:rsidTr="00E03329">
        <w:tc>
          <w:tcPr>
            <w:tcW w:w="2500" w:type="pct"/>
            <w:shd w:val="clear" w:color="auto" w:fill="auto"/>
          </w:tcPr>
          <w:p w14:paraId="19EEEDD6" w14:textId="77777777" w:rsidR="0077324E" w:rsidRPr="006133E1" w:rsidRDefault="0077324E" w:rsidP="000D46D6">
            <w:r w:rsidRPr="006133E1">
              <w:t>location</w:t>
            </w:r>
          </w:p>
        </w:tc>
        <w:tc>
          <w:tcPr>
            <w:tcW w:w="2500" w:type="pct"/>
            <w:shd w:val="clear" w:color="auto" w:fill="auto"/>
          </w:tcPr>
          <w:p w14:paraId="7E26F4B1" w14:textId="77777777" w:rsidR="0077324E" w:rsidRDefault="0077324E" w:rsidP="000D46D6">
            <w:r>
              <w:t>0</w:t>
            </w:r>
          </w:p>
        </w:tc>
      </w:tr>
    </w:tbl>
    <w:p w14:paraId="23F990DC" w14:textId="53058004" w:rsidR="00D46496" w:rsidRDefault="00E736B3" w:rsidP="000D46D6">
      <w:pPr>
        <w:pStyle w:val="Legenda"/>
      </w:pPr>
      <w:r w:rsidRPr="00D17147">
        <w:t>Fonte: Elaborado pelo autor (2020)</w:t>
      </w:r>
    </w:p>
    <w:p w14:paraId="0442DF89" w14:textId="3DDFEFF6" w:rsidR="00E03329" w:rsidRDefault="005956EE" w:rsidP="000D46D6">
      <w:r>
        <w:tab/>
      </w:r>
      <w:commentRangeStart w:id="160"/>
      <w:r w:rsidR="00E03329" w:rsidRPr="007D3FC6">
        <w:t xml:space="preserve">Com o </w:t>
      </w:r>
      <w:r w:rsidR="00E03329">
        <w:t>algoritmo</w:t>
      </w:r>
      <w:r w:rsidR="00E03329" w:rsidRPr="007D3FC6">
        <w:t xml:space="preserve"> pronto (Seção 4.1.1) </w:t>
      </w:r>
      <w:r w:rsidR="00E03329">
        <w:t xml:space="preserve">e os </w:t>
      </w:r>
      <w:commentRangeEnd w:id="160"/>
      <w:r w:rsidR="00E03329">
        <w:rPr>
          <w:rStyle w:val="Refdecomentrio"/>
        </w:rPr>
        <w:commentReference w:id="160"/>
      </w:r>
      <w:r w:rsidR="00E03329">
        <w:t>parâmetros tratados, fez-se mister a</w:t>
      </w:r>
      <w:r w:rsidR="00E03329" w:rsidRPr="00DE0920">
        <w:t xml:space="preserve"> predição através do método </w:t>
      </w:r>
      <w:r w:rsidR="00E03329" w:rsidRPr="00047328">
        <w:rPr>
          <w:i/>
        </w:rPr>
        <w:t>predict</w:t>
      </w:r>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61" w:name="_Toc55260975"/>
      <w:bookmarkStart w:id="162" w:name="_Toc55777274"/>
    </w:p>
    <w:p w14:paraId="796E4A75" w14:textId="7C2B6062" w:rsidR="00E03329" w:rsidRDefault="00E03329" w:rsidP="000D46D6">
      <w:pPr>
        <w:pStyle w:val="Ttulo3"/>
      </w:pPr>
      <w:bookmarkStart w:id="163" w:name="_Toc55790224"/>
      <w:r>
        <w:t>Resultado da recomendação (integração webapp)</w:t>
      </w:r>
      <w:bookmarkEnd w:id="161"/>
      <w:bookmarkEnd w:id="162"/>
      <w:bookmarkEnd w:id="163"/>
    </w:p>
    <w:p w14:paraId="172B646A" w14:textId="2EE78E7F" w:rsidR="00E03329" w:rsidRDefault="00E03329" w:rsidP="000D46D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64"/>
      <w:r w:rsidRPr="00173EA0">
        <w:t>Spotify</w:t>
      </w:r>
      <w:r>
        <w:t xml:space="preserve"> das principais 20 </w:t>
      </w:r>
      <w:r w:rsidRPr="004945EC">
        <w:rPr>
          <w:i/>
        </w:rPr>
        <w:t>playlists</w:t>
      </w:r>
      <w:r>
        <w:t xml:space="preserve"> </w:t>
      </w:r>
      <w:commentRangeEnd w:id="164"/>
      <w:r>
        <w:rPr>
          <w:rStyle w:val="Refdecomentrio"/>
        </w:rPr>
        <w:commentReference w:id="164"/>
      </w:r>
      <w:r>
        <w:t>que o contenham no nome.</w:t>
      </w:r>
    </w:p>
    <w:p w14:paraId="04525F2E" w14:textId="2D78B601" w:rsidR="00033E87" w:rsidRDefault="00033E87" w:rsidP="000D46D6"/>
    <w:p w14:paraId="11F3DAEA" w14:textId="68DBB61A" w:rsidR="00033E87" w:rsidRDefault="00033E87" w:rsidP="000D46D6">
      <w:pPr>
        <w:pStyle w:val="Legenda"/>
      </w:pPr>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0D46D6">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0D46D6">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0D46D6">
      <w:pPr>
        <w:pStyle w:val="Legenda"/>
        <w:rPr>
          <w:rStyle w:val="Forte"/>
        </w:rPr>
      </w:pPr>
      <w:r w:rsidRPr="00D17147">
        <w:t>Fonte: Elaborado pelo autor (2020)</w:t>
      </w:r>
    </w:p>
    <w:p w14:paraId="35ADF195" w14:textId="77777777" w:rsidR="00745697" w:rsidRDefault="00745697" w:rsidP="000D46D6"/>
    <w:p w14:paraId="4889563C" w14:textId="77777777" w:rsidR="001F32F9" w:rsidRDefault="000D46D6" w:rsidP="001F32F9">
      <w:r>
        <w:lastRenderedPageBreak/>
        <w:tab/>
      </w:r>
      <w:r>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65" w:name="_Toc55260976"/>
      <w:bookmarkStart w:id="166" w:name="_Ref55696568"/>
      <w:bookmarkStart w:id="167" w:name="_Toc55777275"/>
    </w:p>
    <w:p w14:paraId="501D87A6" w14:textId="6646E342" w:rsidR="000D46D6" w:rsidRDefault="000D46D6" w:rsidP="001F32F9">
      <w:pPr>
        <w:pStyle w:val="Ttulo3"/>
      </w:pPr>
      <w:bookmarkStart w:id="168" w:name="_Toc55790225"/>
      <w:commentRangeStart w:id="169"/>
      <w:r>
        <w:t>Resultados do experimento</w:t>
      </w:r>
      <w:bookmarkEnd w:id="165"/>
      <w:commentRangeEnd w:id="169"/>
      <w:r>
        <w:rPr>
          <w:rStyle w:val="MenoPendente"/>
          <w:b w:val="0"/>
          <w:snapToGrid/>
        </w:rPr>
        <w:commentReference w:id="169"/>
      </w:r>
      <w:bookmarkEnd w:id="166"/>
      <w:bookmarkEnd w:id="167"/>
      <w:bookmarkEnd w:id="168"/>
    </w:p>
    <w:p w14:paraId="17E9CB11" w14:textId="77777777" w:rsidR="000D46D6" w:rsidRDefault="000D46D6" w:rsidP="000D46D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0D46D6">
      <w:r>
        <w:tab/>
        <w:t xml:space="preserve">O principal problema para realizar a taxonomia foi encontrar uma lista que supria a dos gêneros do Spotify ao ponto de conseguir fazer a relação com os existentes </w:t>
      </w:r>
      <w:commentRangeStart w:id="170"/>
      <w:r>
        <w:t xml:space="preserve">no algoritmo </w:t>
      </w:r>
      <w:commentRangeEnd w:id="170"/>
      <w:r>
        <w:rPr>
          <w:rStyle w:val="Sumrio9"/>
        </w:rPr>
        <w:commentReference w:id="170"/>
      </w:r>
      <w:r>
        <w:t xml:space="preserve">e substitui-los pelo base, pois nele não dispõe dessa relação. A relação dos gêneros com seus subgêneros foi encontrada em um </w:t>
      </w:r>
      <w:r w:rsidRPr="009A3330">
        <w:rPr>
          <w:i/>
        </w:rPr>
        <w:t>showcase</w:t>
      </w:r>
      <w:r>
        <w:t xml:space="preserve"> do Spotify chamado Music Popcorn </w:t>
      </w:r>
      <w:commentRangeStart w:id="171"/>
      <w:r>
        <w:t>(</w:t>
      </w:r>
      <w:hyperlink r:id="rId41" w:history="1">
        <w:r w:rsidRPr="00A97051">
          <w:rPr>
            <w:rStyle w:val="Hyperlink"/>
          </w:rPr>
          <w:t>https://developer.spotify.com/community/showcase/music-popcorn/</w:t>
        </w:r>
      </w:hyperlink>
      <w:r>
        <w:t>)</w:t>
      </w:r>
      <w:commentRangeEnd w:id="171"/>
      <w:r>
        <w:rPr>
          <w:rStyle w:val="Sumrio9"/>
        </w:rPr>
        <w:commentReference w:id="171"/>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0D46D6"/>
    <w:p w14:paraId="5EC43AA2" w14:textId="25163882" w:rsidR="002251D0" w:rsidRDefault="002251D0" w:rsidP="002251D0">
      <w:pPr>
        <w:pStyle w:val="Legenda"/>
      </w:pPr>
      <w:r>
        <w:t xml:space="preserve">Quadro </w:t>
      </w:r>
      <w:fldSimple w:instr=" SEQ Quadro \* ARABIC ">
        <w:r w:rsidR="005B0A0A">
          <w:rPr>
            <w:noProof/>
          </w:rPr>
          <w:t>5</w:t>
        </w:r>
      </w:fldSimple>
      <w:r>
        <w:t xml:space="preserve"> - </w:t>
      </w:r>
      <w:r w:rsidRPr="00B65E61">
        <w:rPr>
          <w:noProof/>
        </w:rPr>
        <w:t>relação dos gêneros e a classe utilizada no KNN</w:t>
      </w:r>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952E14">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952E14">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952E14">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952E14">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952E14">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952E14">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952E14">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952E14">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952E14">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952E14">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952E14">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952E14">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952E14">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952E14">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952E14">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952E14">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952E14">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952E14">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952E14">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952E14">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952E14">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952E14">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952E14">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952E14">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952E14">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952E14">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952E14">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952E14">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952E14">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952E14">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952E14">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952E14">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952E14">
            <w:r w:rsidRPr="002A3520">
              <w:lastRenderedPageBreak/>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952E14">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952E14">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952E14">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952E14">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952E14">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952E14">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952E14">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952E14">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952E14">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952E14">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952E14">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952E14">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952E14">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952E14">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952E14">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952E14">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952E14">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952E14">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952E14">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952E14">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952E14">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952E14">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952E14">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952E14">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952E14">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952E14">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952E14">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952E14">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952E14">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952E14">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952E14">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952E14">
            <w:r w:rsidRPr="002A3520">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952E14">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952E14">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952E14">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952E14">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952E14">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952E14">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952E14">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952E14">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952E14">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952E14">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952E14">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952E14">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952E14">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952E14">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952E14">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952E14">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952E14">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952E14">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952E14">
            <w:r w:rsidRPr="002A3520">
              <w:t>39</w:t>
            </w:r>
            <w:commentRangeStart w:id="172"/>
            <w:commentRangeEnd w:id="172"/>
            <w:r>
              <w:rPr>
                <w:rStyle w:val="Refdecomentrio"/>
              </w:rPr>
              <w:commentReference w:id="172"/>
            </w:r>
          </w:p>
        </w:tc>
      </w:tr>
    </w:tbl>
    <w:p w14:paraId="1E775762" w14:textId="3179ED02" w:rsidR="00D1196D" w:rsidRPr="004D7D53" w:rsidRDefault="003A177C" w:rsidP="004D7D53">
      <w:pPr>
        <w:pStyle w:val="Legenda"/>
        <w:rPr>
          <w:b/>
          <w:bCs/>
        </w:rPr>
      </w:pPr>
      <w:r w:rsidRPr="00D17147">
        <w:t>Fonte: Elaborado pelo autor (2020)</w:t>
      </w:r>
    </w:p>
    <w:p w14:paraId="034F300F" w14:textId="34458684" w:rsidR="007152F5" w:rsidRDefault="003A177C" w:rsidP="000D46D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0D46D6"/>
    <w:p w14:paraId="61AF6F17" w14:textId="5768DE71" w:rsidR="004D7D53" w:rsidRDefault="004D7D53" w:rsidP="004D7D53">
      <w:pPr>
        <w:pStyle w:val="Legenda"/>
      </w:pPr>
      <w:r>
        <w:t xml:space="preserve">Quadro </w:t>
      </w:r>
      <w:fldSimple w:instr=" SEQ Quadro \* ARABIC ">
        <w:r w:rsidR="005B0A0A">
          <w:rPr>
            <w:noProof/>
          </w:rPr>
          <w:t>6</w:t>
        </w:r>
      </w:fldSimple>
      <w:r>
        <w:t xml:space="preserve"> </w:t>
      </w:r>
      <w:r w:rsidRPr="00750001">
        <w:rPr>
          <w:noProof/>
        </w:rPr>
        <w:t>matriz confusão da classe 12, gênero musical country</w:t>
      </w:r>
    </w:p>
    <w:tbl>
      <w:tblPr>
        <w:tblW w:w="0" w:type="auto"/>
        <w:jc w:val="center"/>
        <w:tblLook w:val="04A0" w:firstRow="1" w:lastRow="0" w:firstColumn="1" w:lastColumn="0" w:noHBand="0" w:noVBand="1"/>
      </w:tblPr>
      <w:tblGrid>
        <w:gridCol w:w="2265"/>
        <w:gridCol w:w="2265"/>
        <w:gridCol w:w="2266"/>
        <w:gridCol w:w="2266"/>
      </w:tblGrid>
      <w:tr w:rsidR="004D7D53" w14:paraId="0FB8E78B" w14:textId="77777777" w:rsidTr="00D541C8">
        <w:trPr>
          <w:jc w:val="center"/>
        </w:trPr>
        <w:tc>
          <w:tcPr>
            <w:tcW w:w="2265" w:type="dxa"/>
            <w:shd w:val="clear" w:color="auto" w:fill="auto"/>
          </w:tcPr>
          <w:p w14:paraId="59E53F40" w14:textId="77777777" w:rsidR="004D7D53" w:rsidRDefault="004D7D53" w:rsidP="00952E14"/>
        </w:tc>
        <w:tc>
          <w:tcPr>
            <w:tcW w:w="2265" w:type="dxa"/>
            <w:tcBorders>
              <w:right w:val="single" w:sz="4" w:space="0" w:color="auto"/>
            </w:tcBorders>
            <w:shd w:val="clear" w:color="auto" w:fill="auto"/>
          </w:tcPr>
          <w:p w14:paraId="4AB8519E" w14:textId="77777777" w:rsidR="004D7D53" w:rsidRDefault="004D7D53" w:rsidP="00952E14"/>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952E14">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952E14"/>
        </w:tc>
        <w:tc>
          <w:tcPr>
            <w:tcW w:w="2265" w:type="dxa"/>
            <w:tcBorders>
              <w:bottom w:val="single" w:sz="4" w:space="0" w:color="auto"/>
              <w:right w:val="single" w:sz="4" w:space="0" w:color="auto"/>
            </w:tcBorders>
            <w:shd w:val="clear" w:color="auto" w:fill="auto"/>
          </w:tcPr>
          <w:p w14:paraId="264A734D" w14:textId="77777777" w:rsidR="004D7D53" w:rsidRDefault="004D7D53" w:rsidP="00952E14"/>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952E14">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952E14">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952E14">
            <w:commentRangeStart w:id="173"/>
            <w:r>
              <w:t>184</w:t>
            </w:r>
            <w:commentRangeEnd w:id="173"/>
            <w:r>
              <w:rPr>
                <w:rStyle w:val="Refdecomentrio"/>
              </w:rPr>
              <w:commentReference w:id="17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952E14">
            <w:commentRangeStart w:id="174"/>
            <w:r>
              <w:t>180</w:t>
            </w:r>
            <w:commentRangeEnd w:id="174"/>
            <w:r>
              <w:rPr>
                <w:rStyle w:val="Refdecomentrio"/>
              </w:rPr>
              <w:commentReference w:id="174"/>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952E14"/>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952E14">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952E14">
            <w:commentRangeStart w:id="175"/>
            <w:r>
              <w:t>46</w:t>
            </w:r>
            <w:commentRangeEnd w:id="175"/>
            <w:r>
              <w:rPr>
                <w:rStyle w:val="Refdecomentrio"/>
              </w:rPr>
              <w:commentReference w:id="17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952E14">
            <w:commentRangeStart w:id="176"/>
            <w:r>
              <w:t>38</w:t>
            </w:r>
            <w:commentRangeEnd w:id="176"/>
            <w:r>
              <w:rPr>
                <w:rStyle w:val="Refdecomentrio"/>
              </w:rPr>
              <w:commentReference w:id="176"/>
            </w:r>
          </w:p>
        </w:tc>
      </w:tr>
    </w:tbl>
    <w:p w14:paraId="09715565" w14:textId="7DC549E9" w:rsidR="007152F5" w:rsidRDefault="004D7D53" w:rsidP="00915537">
      <w:pPr>
        <w:pStyle w:val="Legenda"/>
      </w:pPr>
      <w:r w:rsidRPr="00D17147">
        <w:t>Fonte: Elaborado pelo autor (2020)</w:t>
      </w:r>
    </w:p>
    <w:p w14:paraId="63962A5E" w14:textId="15673DDE" w:rsidR="007152F5" w:rsidRDefault="00915537" w:rsidP="000D46D6">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0D46D6"/>
    <w:p w14:paraId="02E75CC8" w14:textId="77777777" w:rsidR="005B0A0A" w:rsidRDefault="005B0A0A" w:rsidP="005B0A0A">
      <w:pPr>
        <w:pStyle w:val="Legenda"/>
      </w:pPr>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952E14">
            <w:pPr>
              <w:rPr>
                <w:sz w:val="20"/>
                <w:szCs w:val="20"/>
              </w:rPr>
            </w:pPr>
            <w:r w:rsidRPr="00F20EBB">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952E14">
            <w:pPr>
              <w:rPr>
                <w:sz w:val="20"/>
                <w:szCs w:val="20"/>
              </w:rPr>
            </w:pPr>
            <w:r w:rsidRPr="00F20EBB">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952E14">
            <w:pPr>
              <w:rPr>
                <w:sz w:val="20"/>
                <w:szCs w:val="20"/>
              </w:rPr>
            </w:pPr>
            <w:r w:rsidRPr="00F20EBB">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952E14">
            <w:pPr>
              <w:rPr>
                <w:sz w:val="20"/>
                <w:szCs w:val="20"/>
              </w:rPr>
            </w:pPr>
            <w:r w:rsidRPr="00F20EBB">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952E14">
            <w:pPr>
              <w:rPr>
                <w:sz w:val="20"/>
                <w:szCs w:val="20"/>
              </w:rPr>
            </w:pPr>
            <w:r w:rsidRPr="00F20EBB">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952E14">
            <w:pPr>
              <w:rPr>
                <w:sz w:val="20"/>
                <w:szCs w:val="20"/>
              </w:rPr>
            </w:pPr>
            <w:r w:rsidRPr="00F20EBB">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952E14">
            <w:pPr>
              <w:rPr>
                <w:sz w:val="20"/>
                <w:szCs w:val="20"/>
              </w:rPr>
            </w:pPr>
            <w:r w:rsidRPr="00F20EBB">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952E14">
            <w:pPr>
              <w:rPr>
                <w:sz w:val="20"/>
                <w:szCs w:val="20"/>
              </w:rPr>
            </w:pPr>
            <w:r w:rsidRPr="00F20EBB">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952E14">
            <w:pPr>
              <w:rPr>
                <w:sz w:val="20"/>
                <w:szCs w:val="20"/>
              </w:rPr>
            </w:pPr>
            <w:r w:rsidRPr="00F20EBB">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952E14">
            <w:pPr>
              <w:rPr>
                <w:sz w:val="20"/>
                <w:szCs w:val="20"/>
              </w:rPr>
            </w:pPr>
            <w:r w:rsidRPr="00F20EBB">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952E14">
            <w:pPr>
              <w:rPr>
                <w:sz w:val="20"/>
                <w:szCs w:val="20"/>
              </w:rPr>
            </w:pPr>
            <w:r w:rsidRPr="00F20EBB">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952E14">
            <w:pPr>
              <w:rPr>
                <w:sz w:val="20"/>
                <w:szCs w:val="20"/>
              </w:rPr>
            </w:pPr>
            <w:r w:rsidRPr="00F20EBB">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952E14">
            <w:pPr>
              <w:rPr>
                <w:sz w:val="20"/>
                <w:szCs w:val="20"/>
              </w:rPr>
            </w:pPr>
            <w:r w:rsidRPr="00F20EBB">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952E14">
            <w:pPr>
              <w:rPr>
                <w:sz w:val="20"/>
                <w:szCs w:val="20"/>
              </w:rPr>
            </w:pPr>
            <w:r w:rsidRPr="00F20EBB">
              <w:rPr>
                <w:sz w:val="20"/>
                <w:szCs w:val="20"/>
              </w:rPr>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952E14">
            <w:pPr>
              <w:rPr>
                <w:sz w:val="20"/>
                <w:szCs w:val="20"/>
              </w:rPr>
            </w:pPr>
            <w:r w:rsidRPr="00F20EBB">
              <w:rPr>
                <w:sz w:val="20"/>
                <w:szCs w:val="20"/>
              </w:rPr>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952E14">
            <w:pPr>
              <w:rPr>
                <w:sz w:val="20"/>
                <w:szCs w:val="20"/>
              </w:rPr>
            </w:pPr>
            <w:r w:rsidRPr="00F20EBB">
              <w:rPr>
                <w:sz w:val="20"/>
                <w:szCs w:val="20"/>
              </w:rPr>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952E14">
            <w:pPr>
              <w:rPr>
                <w:sz w:val="20"/>
                <w:szCs w:val="20"/>
              </w:rPr>
            </w:pPr>
            <w:r w:rsidRPr="00F20EBB">
              <w:rPr>
                <w:sz w:val="20"/>
                <w:szCs w:val="20"/>
              </w:rPr>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952E14">
            <w:pPr>
              <w:rPr>
                <w:sz w:val="20"/>
                <w:szCs w:val="20"/>
              </w:rPr>
            </w:pPr>
            <w:r w:rsidRPr="00F20EBB">
              <w:rPr>
                <w:sz w:val="20"/>
                <w:szCs w:val="20"/>
              </w:rPr>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952E14">
            <w:pPr>
              <w:rPr>
                <w:sz w:val="20"/>
                <w:szCs w:val="20"/>
              </w:rPr>
            </w:pPr>
            <w:r w:rsidRPr="00F20EBB">
              <w:rPr>
                <w:sz w:val="20"/>
                <w:szCs w:val="20"/>
              </w:rPr>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952E14">
            <w:pPr>
              <w:rPr>
                <w:sz w:val="20"/>
                <w:szCs w:val="20"/>
              </w:rPr>
            </w:pPr>
            <w:r w:rsidRPr="00F20EBB">
              <w:rPr>
                <w:sz w:val="20"/>
                <w:szCs w:val="20"/>
              </w:rPr>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952E14">
            <w:pPr>
              <w:rPr>
                <w:sz w:val="20"/>
                <w:szCs w:val="20"/>
              </w:rPr>
            </w:pPr>
            <w:r w:rsidRPr="00F20EBB">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952E14">
            <w:pPr>
              <w:rPr>
                <w:sz w:val="20"/>
                <w:szCs w:val="20"/>
              </w:rPr>
            </w:pPr>
            <w:r w:rsidRPr="00F20EBB">
              <w:rPr>
                <w:sz w:val="20"/>
                <w:szCs w:val="20"/>
              </w:rPr>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952E14">
            <w:pPr>
              <w:rPr>
                <w:sz w:val="20"/>
                <w:szCs w:val="20"/>
              </w:rPr>
            </w:pPr>
            <w:r w:rsidRPr="00F20EBB">
              <w:rPr>
                <w:sz w:val="20"/>
                <w:szCs w:val="20"/>
              </w:rPr>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952E14">
            <w:pPr>
              <w:rPr>
                <w:sz w:val="20"/>
                <w:szCs w:val="20"/>
              </w:rPr>
            </w:pPr>
            <w:r w:rsidRPr="00F20EBB">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952E14">
            <w:pPr>
              <w:rPr>
                <w:sz w:val="20"/>
                <w:szCs w:val="20"/>
              </w:rPr>
            </w:pPr>
            <w:r w:rsidRPr="00F20EBB">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952E14">
            <w:pPr>
              <w:rPr>
                <w:sz w:val="20"/>
                <w:szCs w:val="20"/>
              </w:rPr>
            </w:pPr>
            <w:r w:rsidRPr="00F20EBB">
              <w:rPr>
                <w:sz w:val="20"/>
                <w:szCs w:val="20"/>
              </w:rPr>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952E14">
            <w:pPr>
              <w:rPr>
                <w:sz w:val="20"/>
                <w:szCs w:val="20"/>
              </w:rPr>
            </w:pPr>
            <w:r w:rsidRPr="00F20EBB">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952E14">
            <w:pPr>
              <w:rPr>
                <w:sz w:val="20"/>
                <w:szCs w:val="20"/>
              </w:rPr>
            </w:pPr>
            <w:r w:rsidRPr="00F20EBB">
              <w:rPr>
                <w:sz w:val="20"/>
                <w:szCs w:val="20"/>
              </w:rPr>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952E14">
            <w:pPr>
              <w:rPr>
                <w:sz w:val="20"/>
                <w:szCs w:val="20"/>
              </w:rPr>
            </w:pPr>
            <w:r w:rsidRPr="00F20EBB">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952E14">
            <w:pPr>
              <w:rPr>
                <w:sz w:val="20"/>
                <w:szCs w:val="20"/>
              </w:rPr>
            </w:pPr>
            <w:r w:rsidRPr="00F20EBB">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952E14">
            <w:pPr>
              <w:rPr>
                <w:sz w:val="20"/>
                <w:szCs w:val="20"/>
              </w:rPr>
            </w:pPr>
            <w:r w:rsidRPr="00F20EBB">
              <w:rPr>
                <w:sz w:val="20"/>
                <w:szCs w:val="20"/>
              </w:rPr>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952E14">
            <w:pPr>
              <w:rPr>
                <w:sz w:val="20"/>
                <w:szCs w:val="20"/>
              </w:rPr>
            </w:pPr>
            <w:r w:rsidRPr="00F20EBB">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952E14">
            <w:pPr>
              <w:rPr>
                <w:sz w:val="20"/>
                <w:szCs w:val="20"/>
              </w:rPr>
            </w:pPr>
            <w:r w:rsidRPr="00F20EBB">
              <w:rPr>
                <w:sz w:val="20"/>
                <w:szCs w:val="20"/>
              </w:rPr>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952E14">
            <w:pPr>
              <w:rPr>
                <w:sz w:val="20"/>
                <w:szCs w:val="20"/>
              </w:rPr>
            </w:pPr>
            <w:r w:rsidRPr="00F20EBB">
              <w:rPr>
                <w:sz w:val="20"/>
                <w:szCs w:val="20"/>
              </w:rPr>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952E14">
            <w:pPr>
              <w:rPr>
                <w:sz w:val="20"/>
                <w:szCs w:val="20"/>
              </w:rPr>
            </w:pPr>
            <w:r w:rsidRPr="00F20EBB">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952E14">
            <w:pPr>
              <w:rPr>
                <w:sz w:val="20"/>
                <w:szCs w:val="20"/>
              </w:rPr>
            </w:pPr>
            <w:r w:rsidRPr="00F20EBB">
              <w:rPr>
                <w:sz w:val="20"/>
                <w:szCs w:val="20"/>
              </w:rPr>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952E14">
            <w:pPr>
              <w:rPr>
                <w:sz w:val="20"/>
                <w:szCs w:val="20"/>
              </w:rPr>
            </w:pPr>
            <w:r w:rsidRPr="00F20EBB">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952E14">
            <w:pPr>
              <w:rPr>
                <w:sz w:val="20"/>
                <w:szCs w:val="20"/>
              </w:rPr>
            </w:pPr>
            <w:r w:rsidRPr="00F20EBB">
              <w:rPr>
                <w:sz w:val="20"/>
                <w:szCs w:val="20"/>
              </w:rPr>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952E14">
            <w:pPr>
              <w:rPr>
                <w:sz w:val="20"/>
                <w:szCs w:val="20"/>
              </w:rPr>
            </w:pPr>
            <w:r w:rsidRPr="00F20EBB">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952E14">
            <w:pPr>
              <w:rPr>
                <w:sz w:val="20"/>
                <w:szCs w:val="20"/>
              </w:rPr>
            </w:pPr>
            <w:r w:rsidRPr="00F20EBB">
              <w:rPr>
                <w:sz w:val="20"/>
                <w:szCs w:val="20"/>
              </w:rPr>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952E14">
            <w:pPr>
              <w:rPr>
                <w:sz w:val="20"/>
                <w:szCs w:val="20"/>
              </w:rPr>
            </w:pPr>
            <w:r w:rsidRPr="00F20EBB">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952E14">
            <w:pPr>
              <w:rPr>
                <w:sz w:val="20"/>
                <w:szCs w:val="20"/>
              </w:rPr>
            </w:pPr>
            <w:r w:rsidRPr="00F20EBB">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952E14">
            <w:pPr>
              <w:rPr>
                <w:sz w:val="20"/>
                <w:szCs w:val="20"/>
              </w:rPr>
            </w:pPr>
            <w:r w:rsidRPr="00F20EBB">
              <w:rPr>
                <w:sz w:val="20"/>
                <w:szCs w:val="20"/>
              </w:rPr>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952E14">
            <w:pPr>
              <w:rPr>
                <w:sz w:val="20"/>
                <w:szCs w:val="20"/>
              </w:rPr>
            </w:pPr>
            <w:r w:rsidRPr="00F20EBB">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952E14">
            <w:pPr>
              <w:rPr>
                <w:sz w:val="20"/>
                <w:szCs w:val="20"/>
              </w:rPr>
            </w:pPr>
            <w:r w:rsidRPr="00F20EBB">
              <w:rPr>
                <w:sz w:val="20"/>
                <w:szCs w:val="20"/>
              </w:rPr>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952E14">
            <w:pPr>
              <w:rPr>
                <w:sz w:val="20"/>
                <w:szCs w:val="20"/>
              </w:rPr>
            </w:pPr>
            <w:r w:rsidRPr="00F20EBB">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952E14">
            <w:pPr>
              <w:rPr>
                <w:sz w:val="20"/>
                <w:szCs w:val="20"/>
              </w:rPr>
            </w:pPr>
            <w:r w:rsidRPr="00F20EBB">
              <w:rPr>
                <w:sz w:val="20"/>
                <w:szCs w:val="20"/>
              </w:rPr>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952E14">
            <w:pPr>
              <w:rPr>
                <w:sz w:val="20"/>
                <w:szCs w:val="20"/>
              </w:rPr>
            </w:pPr>
            <w:r w:rsidRPr="00F20EBB">
              <w:rPr>
                <w:sz w:val="20"/>
                <w:szCs w:val="20"/>
              </w:rPr>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952E14">
            <w:pPr>
              <w:rPr>
                <w:sz w:val="20"/>
                <w:szCs w:val="20"/>
              </w:rPr>
            </w:pPr>
            <w:r w:rsidRPr="00F20EBB">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952E14">
            <w:pPr>
              <w:rPr>
                <w:sz w:val="20"/>
                <w:szCs w:val="20"/>
              </w:rPr>
            </w:pPr>
            <w:r w:rsidRPr="00F20EBB">
              <w:rPr>
                <w:sz w:val="20"/>
                <w:szCs w:val="20"/>
              </w:rPr>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952E14">
            <w:pPr>
              <w:rPr>
                <w:sz w:val="20"/>
                <w:szCs w:val="20"/>
              </w:rPr>
            </w:pPr>
            <w:r w:rsidRPr="00F20EBB">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952E14">
            <w:pPr>
              <w:rPr>
                <w:sz w:val="20"/>
                <w:szCs w:val="20"/>
              </w:rPr>
            </w:pPr>
            <w:r w:rsidRPr="00F20EBB">
              <w:rPr>
                <w:sz w:val="20"/>
                <w:szCs w:val="20"/>
              </w:rPr>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952E14">
            <w:pPr>
              <w:rPr>
                <w:sz w:val="20"/>
                <w:szCs w:val="20"/>
              </w:rPr>
            </w:pPr>
            <w:r w:rsidRPr="00F20EBB">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952E14">
            <w:pPr>
              <w:rPr>
                <w:sz w:val="20"/>
                <w:szCs w:val="20"/>
              </w:rPr>
            </w:pPr>
            <w:r w:rsidRPr="00F20EBB">
              <w:rPr>
                <w:sz w:val="20"/>
                <w:szCs w:val="20"/>
              </w:rPr>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952E14">
            <w:pPr>
              <w:rPr>
                <w:sz w:val="20"/>
                <w:szCs w:val="20"/>
              </w:rPr>
            </w:pPr>
            <w:r w:rsidRPr="00F20EBB">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952E14">
            <w:pPr>
              <w:rPr>
                <w:sz w:val="20"/>
                <w:szCs w:val="20"/>
              </w:rPr>
            </w:pPr>
            <w:r w:rsidRPr="00F20EBB">
              <w:rPr>
                <w:sz w:val="20"/>
                <w:szCs w:val="20"/>
              </w:rPr>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952E14">
            <w:pPr>
              <w:rPr>
                <w:sz w:val="20"/>
                <w:szCs w:val="20"/>
              </w:rPr>
            </w:pPr>
            <w:r w:rsidRPr="00F20EBB">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952E14">
            <w:pPr>
              <w:rPr>
                <w:sz w:val="20"/>
                <w:szCs w:val="20"/>
              </w:rPr>
            </w:pPr>
            <w:r w:rsidRPr="00F20EBB">
              <w:rPr>
                <w:sz w:val="20"/>
                <w:szCs w:val="20"/>
              </w:rPr>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952E14">
            <w:pPr>
              <w:rPr>
                <w:sz w:val="20"/>
                <w:szCs w:val="20"/>
              </w:rPr>
            </w:pPr>
            <w:r w:rsidRPr="00F20EBB">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952E14">
            <w:pPr>
              <w:rPr>
                <w:sz w:val="20"/>
                <w:szCs w:val="20"/>
              </w:rPr>
            </w:pPr>
            <w:r w:rsidRPr="00F20EBB">
              <w:rPr>
                <w:sz w:val="20"/>
                <w:szCs w:val="20"/>
              </w:rPr>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952E14">
            <w:pPr>
              <w:rPr>
                <w:sz w:val="20"/>
                <w:szCs w:val="20"/>
              </w:rPr>
            </w:pPr>
            <w:r w:rsidRPr="00F20EBB">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952E14">
            <w:pPr>
              <w:rPr>
                <w:sz w:val="20"/>
                <w:szCs w:val="20"/>
              </w:rPr>
            </w:pPr>
            <w:r w:rsidRPr="00F20EBB">
              <w:rPr>
                <w:sz w:val="20"/>
                <w:szCs w:val="20"/>
              </w:rPr>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952E14">
            <w:pPr>
              <w:rPr>
                <w:sz w:val="20"/>
                <w:szCs w:val="20"/>
              </w:rPr>
            </w:pPr>
            <w:r w:rsidRPr="00F20EBB">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952E14">
            <w:pPr>
              <w:rPr>
                <w:sz w:val="20"/>
                <w:szCs w:val="20"/>
              </w:rPr>
            </w:pPr>
            <w:r w:rsidRPr="00F20EBB">
              <w:rPr>
                <w:sz w:val="20"/>
                <w:szCs w:val="20"/>
              </w:rPr>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952E14">
            <w:pPr>
              <w:rPr>
                <w:sz w:val="20"/>
                <w:szCs w:val="20"/>
              </w:rPr>
            </w:pPr>
            <w:r w:rsidRPr="00F20EBB">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952E14">
            <w:pPr>
              <w:rPr>
                <w:sz w:val="20"/>
                <w:szCs w:val="20"/>
              </w:rPr>
            </w:pPr>
            <w:r w:rsidRPr="00F20EBB">
              <w:rPr>
                <w:sz w:val="20"/>
                <w:szCs w:val="20"/>
              </w:rPr>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952E14">
            <w:pPr>
              <w:rPr>
                <w:sz w:val="20"/>
                <w:szCs w:val="20"/>
              </w:rPr>
            </w:pPr>
            <w:r w:rsidRPr="00F20EBB">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952E14">
            <w:pPr>
              <w:rPr>
                <w:sz w:val="20"/>
                <w:szCs w:val="20"/>
              </w:rPr>
            </w:pPr>
            <w:r w:rsidRPr="00F20EBB">
              <w:rPr>
                <w:sz w:val="20"/>
                <w:szCs w:val="20"/>
              </w:rPr>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952E14">
            <w:pPr>
              <w:rPr>
                <w:sz w:val="20"/>
                <w:szCs w:val="20"/>
              </w:rPr>
            </w:pPr>
            <w:r w:rsidRPr="00F20EBB">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952E14">
            <w:pPr>
              <w:rPr>
                <w:sz w:val="20"/>
                <w:szCs w:val="20"/>
              </w:rPr>
            </w:pPr>
            <w:r w:rsidRPr="00F20EBB">
              <w:rPr>
                <w:sz w:val="20"/>
                <w:szCs w:val="20"/>
              </w:rPr>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952E14">
            <w:pPr>
              <w:rPr>
                <w:sz w:val="20"/>
                <w:szCs w:val="20"/>
              </w:rPr>
            </w:pPr>
            <w:r w:rsidRPr="00F20EBB">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952E14">
            <w:pPr>
              <w:rPr>
                <w:sz w:val="20"/>
                <w:szCs w:val="20"/>
              </w:rPr>
            </w:pPr>
            <w:r w:rsidRPr="00F20EBB">
              <w:rPr>
                <w:sz w:val="20"/>
                <w:szCs w:val="20"/>
              </w:rPr>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952E14">
            <w:pPr>
              <w:rPr>
                <w:sz w:val="20"/>
                <w:szCs w:val="20"/>
              </w:rPr>
            </w:pPr>
            <w:r w:rsidRPr="00F20EBB">
              <w:rPr>
                <w:sz w:val="20"/>
                <w:szCs w:val="20"/>
              </w:rPr>
              <w:lastRenderedPageBreak/>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952E14">
            <w:pPr>
              <w:rPr>
                <w:sz w:val="20"/>
                <w:szCs w:val="20"/>
              </w:rPr>
            </w:pPr>
            <w:r w:rsidRPr="00F20EBB">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952E14">
            <w:pPr>
              <w:rPr>
                <w:sz w:val="20"/>
                <w:szCs w:val="20"/>
              </w:rPr>
            </w:pPr>
            <w:r w:rsidRPr="00F20EBB">
              <w:rPr>
                <w:sz w:val="20"/>
                <w:szCs w:val="20"/>
              </w:rPr>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952E14">
            <w:pPr>
              <w:rPr>
                <w:sz w:val="20"/>
                <w:szCs w:val="20"/>
              </w:rPr>
            </w:pPr>
            <w:r w:rsidRPr="00F20EBB">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952E14">
            <w:pPr>
              <w:rPr>
                <w:sz w:val="20"/>
                <w:szCs w:val="20"/>
              </w:rPr>
            </w:pPr>
            <w:r w:rsidRPr="00F20EBB">
              <w:rPr>
                <w:sz w:val="20"/>
                <w:szCs w:val="20"/>
              </w:rPr>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952E14">
            <w:pPr>
              <w:rPr>
                <w:sz w:val="20"/>
                <w:szCs w:val="20"/>
              </w:rPr>
            </w:pPr>
            <w:r w:rsidRPr="00F20EBB">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952E14">
            <w:pPr>
              <w:rPr>
                <w:sz w:val="20"/>
                <w:szCs w:val="20"/>
              </w:rPr>
            </w:pPr>
            <w:r w:rsidRPr="00F20EBB">
              <w:rPr>
                <w:sz w:val="20"/>
                <w:szCs w:val="20"/>
              </w:rPr>
              <w:t>0</w:t>
            </w:r>
          </w:p>
        </w:tc>
      </w:tr>
    </w:tbl>
    <w:p w14:paraId="5E00C930" w14:textId="77777777" w:rsidR="0083758C" w:rsidRDefault="0083758C" w:rsidP="0083758C">
      <w:pPr>
        <w:pStyle w:val="Legenda"/>
      </w:pPr>
      <w:r w:rsidRPr="00D17147">
        <w:t>Fonte: Elaborado pelo autor (2020)</w:t>
      </w:r>
    </w:p>
    <w:p w14:paraId="0B3C2B27" w14:textId="2CC5A62F" w:rsidR="0083758C" w:rsidRPr="00F20EBB" w:rsidRDefault="0083758C" w:rsidP="0083758C">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0D46D6"/>
    <w:p w14:paraId="4AC18B24" w14:textId="77777777" w:rsidR="005B0A0A" w:rsidRDefault="005B0A0A" w:rsidP="000D46D6"/>
    <w:p w14:paraId="6E9FC8CD" w14:textId="77777777" w:rsidR="005B0A0A" w:rsidRDefault="005B0A0A" w:rsidP="000D46D6"/>
    <w:p w14:paraId="7E47A8D3" w14:textId="7E03B0BA" w:rsidR="005B0A0A" w:rsidRDefault="005B0A0A" w:rsidP="000D46D6">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0D46D6">
      <w:pPr>
        <w:pStyle w:val="Ttulo1"/>
      </w:pPr>
      <w:bookmarkStart w:id="177" w:name="_Toc55790226"/>
      <w:r w:rsidRPr="006C1E7D">
        <w:lastRenderedPageBreak/>
        <w:t>CONCLUSÃO</w:t>
      </w:r>
      <w:bookmarkEnd w:id="177"/>
    </w:p>
    <w:p w14:paraId="6256F721" w14:textId="4DBCD2CD" w:rsidR="00D541C8" w:rsidRDefault="00D541C8" w:rsidP="00D541C8">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D541C8">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178"/>
      <w:r>
        <w:t>.</w:t>
      </w:r>
      <w:commentRangeEnd w:id="178"/>
      <w:r>
        <w:rPr>
          <w:rStyle w:val="Refdecomentrio"/>
        </w:rPr>
        <w:commentReference w:id="178"/>
      </w:r>
      <w:r>
        <w:t xml:space="preserve"> </w:t>
      </w:r>
    </w:p>
    <w:p w14:paraId="487C63C8" w14:textId="77777777" w:rsidR="00D541C8" w:rsidRDefault="00D541C8" w:rsidP="00D541C8">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17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179"/>
      <w:r>
        <w:rPr>
          <w:rStyle w:val="Refdecomentrio"/>
        </w:rPr>
        <w:commentReference w:id="179"/>
      </w:r>
      <w:r>
        <w:t>, então houve uma migração para a plataforma Web.</w:t>
      </w:r>
    </w:p>
    <w:p w14:paraId="670CD28F" w14:textId="77777777" w:rsidR="00D541C8" w:rsidRDefault="00D541C8" w:rsidP="00D541C8">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D541C8">
      <w:r>
        <w:tab/>
        <w:t>Com o sistema desenvolvido, foi enviado e-mail a todos que optaram por participar da pesquisa no questionário. Nisso foi visto que os usuários não têm uma boa aderência a estudos enviados via e</w:t>
      </w:r>
      <w:commentRangeStart w:id="180"/>
      <w:r>
        <w:t>-mail, pois dos 144 optantes, somente 6 deles o receberam e utilizaram da aplicação.</w:t>
      </w:r>
      <w:commentRangeEnd w:id="180"/>
      <w:r>
        <w:rPr>
          <w:rStyle w:val="Refdecomentrio"/>
        </w:rPr>
        <w:commentReference w:id="18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D541C8">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D541C8">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77777777" w:rsidR="00D541C8" w:rsidRDefault="00D541C8" w:rsidP="00D541C8">
      <w:pPr>
        <w:pStyle w:val="Ttulo2"/>
      </w:pPr>
      <w:bookmarkStart w:id="181" w:name="_Toc55260978"/>
      <w:bookmarkStart w:id="182" w:name="_Toc55777277"/>
      <w:bookmarkStart w:id="183" w:name="_Toc55790227"/>
      <w:r>
        <w:t>Trabalhos futuros</w:t>
      </w:r>
      <w:bookmarkEnd w:id="181"/>
      <w:bookmarkEnd w:id="182"/>
      <w:bookmarkEnd w:id="183"/>
    </w:p>
    <w:p w14:paraId="70603730" w14:textId="77777777" w:rsidR="00D541C8" w:rsidRPr="00330AAC" w:rsidRDefault="00D541C8" w:rsidP="00D541C8">
      <w:r>
        <w:tab/>
        <w:t>Abaixo são apresentadas algumas melhorias e continuidade nos estudos relativos ao sistema de recomendação apresentado.</w:t>
      </w:r>
    </w:p>
    <w:p w14:paraId="3632187C" w14:textId="77777777" w:rsidR="00D541C8" w:rsidRDefault="00D541C8" w:rsidP="00D541C8">
      <w:pPr>
        <w:pStyle w:val="Listas1"/>
      </w:pPr>
      <w:r>
        <w:t>Desenvolver uma extensão mais simples para conectar ao Spotify, como uma extensão do Google Chrome</w:t>
      </w:r>
      <w:r w:rsidRPr="00A46E2F">
        <w:t>;</w:t>
      </w:r>
    </w:p>
    <w:p w14:paraId="3AE22430" w14:textId="77777777" w:rsidR="00D541C8" w:rsidRDefault="00D541C8" w:rsidP="00D541C8">
      <w:pPr>
        <w:pStyle w:val="Listas1"/>
      </w:pPr>
      <w:r>
        <w:t>Encontrar uma base mais completa para realizar a taxonomia dos gêneros</w:t>
      </w:r>
      <w:r w:rsidRPr="00A46E2F">
        <w:t>;</w:t>
      </w:r>
    </w:p>
    <w:p w14:paraId="109328CC" w14:textId="77777777" w:rsidR="00D541C8" w:rsidRDefault="00D541C8" w:rsidP="00D541C8">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D541C8">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D541C8">
      <w:pPr>
        <w:pStyle w:val="Listas1"/>
      </w:pPr>
      <w:r>
        <w:t xml:space="preserve">Realizar perguntas sobre gêneros, músicas e artistas para auxiliar no </w:t>
      </w:r>
      <w:r w:rsidRPr="00D47715">
        <w:rPr>
          <w:i/>
        </w:rPr>
        <w:t>Cold Start</w:t>
      </w:r>
      <w:r>
        <w:t xml:space="preserve"> do KNN</w:t>
      </w:r>
      <w:r w:rsidRPr="00A46E2F">
        <w:t>;</w:t>
      </w:r>
    </w:p>
    <w:p w14:paraId="57DD19BD" w14:textId="77777777" w:rsidR="00D541C8" w:rsidRPr="00782C2E" w:rsidRDefault="00D541C8" w:rsidP="00D541C8">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D541C8">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77777777" w:rsidR="00D541C8" w:rsidRDefault="00D541C8" w:rsidP="00D541C8">
      <w:pPr>
        <w:pStyle w:val="Listas1"/>
      </w:pPr>
      <w:r>
        <w:t>Aplicar uma leitura sequencial ao modelo das recomendações</w:t>
      </w:r>
      <w:r w:rsidRPr="00A46E2F">
        <w:t>;</w:t>
      </w:r>
    </w:p>
    <w:p w14:paraId="36C919CC" w14:textId="77777777" w:rsidR="00D541C8" w:rsidRDefault="00D541C8" w:rsidP="00D541C8">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D541C8">
      <w:pPr>
        <w:pStyle w:val="Listas1"/>
      </w:pPr>
      <w:r>
        <w:t xml:space="preserve">Inserir </w:t>
      </w:r>
      <w:r w:rsidRPr="00581A29">
        <w:rPr>
          <w:i/>
        </w:rPr>
        <w:t>feature</w:t>
      </w:r>
      <w:r>
        <w:t xml:space="preserve"> “amigos ou sozinho” ao plugin e utilizar no modelo</w:t>
      </w:r>
      <w:r w:rsidRPr="00A46E2F">
        <w:t>.</w:t>
      </w:r>
    </w:p>
    <w:p w14:paraId="07D420E6" w14:textId="6042161B" w:rsidR="008F2AE9" w:rsidRDefault="008F2AE9" w:rsidP="000D46D6">
      <w:pPr>
        <w:pStyle w:val="Comentrio-retirar"/>
      </w:pPr>
    </w:p>
    <w:p w14:paraId="6FFED0A6" w14:textId="77777777" w:rsidR="008F2AE9" w:rsidRDefault="008F2AE9" w:rsidP="000D46D6">
      <w:pPr>
        <w:pStyle w:val="TextodoTrabalho"/>
      </w:pPr>
    </w:p>
    <w:p w14:paraId="1D9759E2" w14:textId="77777777" w:rsidR="008F2AE9" w:rsidRDefault="008F2AE9" w:rsidP="000D46D6">
      <w:pPr>
        <w:pStyle w:val="TextodoTrabalho"/>
      </w:pPr>
    </w:p>
    <w:p w14:paraId="525FE407" w14:textId="77777777" w:rsidR="008F2AE9" w:rsidRDefault="008F2AE9" w:rsidP="000D46D6"/>
    <w:p w14:paraId="43BBD1D6" w14:textId="77777777" w:rsidR="008F2AE9" w:rsidRDefault="008F2AE9" w:rsidP="000D46D6">
      <w:pPr>
        <w:sectPr w:rsidR="008F2AE9">
          <w:pgSz w:w="11907" w:h="16840" w:code="9"/>
          <w:pgMar w:top="1701" w:right="1134" w:bottom="1134" w:left="1701" w:header="851" w:footer="720" w:gutter="0"/>
          <w:cols w:space="720"/>
          <w:titlePg/>
        </w:sectPr>
      </w:pPr>
    </w:p>
    <w:p w14:paraId="176DCACC" w14:textId="35205C55" w:rsidR="008F2AE9" w:rsidRDefault="008F2AE9" w:rsidP="000D46D6">
      <w:pPr>
        <w:pStyle w:val="Ttulo1-semnumerao"/>
      </w:pPr>
      <w:bookmarkStart w:id="184" w:name="_Toc55790228"/>
      <w:r>
        <w:lastRenderedPageBreak/>
        <w:t>Referências Bibliográficas</w:t>
      </w:r>
      <w:bookmarkEnd w:id="184"/>
    </w:p>
    <w:p w14:paraId="6A09B598" w14:textId="77777777" w:rsidR="008A4CC4" w:rsidRPr="001C0FB0" w:rsidRDefault="008A4CC4" w:rsidP="000D46D6">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0D46D6">
      <w:pPr>
        <w:pStyle w:val="RefernciasBibliogrficas"/>
      </w:pPr>
      <w:r w:rsidRPr="001C0FB0">
        <w:t xml:space="preserve">_______________. </w:t>
      </w:r>
      <w:r w:rsidRPr="001C0FB0">
        <w:rPr>
          <w:color w:val="000000"/>
        </w:rPr>
        <w:t xml:space="preserve">Crise Econômica, Crise do Welfare State e Reforma Sanitária. </w:t>
      </w:r>
      <w:r w:rsidRPr="001C0FB0">
        <w:t>In.:</w:t>
      </w:r>
      <w:r w:rsidRPr="001C0FB0">
        <w:rPr>
          <w:i/>
        </w:rPr>
        <w:t xml:space="preserve"> </w:t>
      </w:r>
      <w:r w:rsidRPr="001C0FB0">
        <w:t>GERSCHMAN, S. &amp; WERNECK VIANNA, M. L. (orgs.).</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0D46D6">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0D46D6">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44"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0D46D6">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0D46D6">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0D46D6">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0D46D6">
      <w:pPr>
        <w:pStyle w:val="RefernciasBibliogrficas"/>
      </w:pPr>
      <w:r w:rsidRPr="001C0FB0">
        <w:t xml:space="preserve">MICROSOFT CORPORATION. Microsoft lança Windows Terminal Server. 1998. Disponível em: </w:t>
      </w:r>
      <w:r>
        <w:t>&lt;</w:t>
      </w:r>
      <w:hyperlink r:id="rId45" w:history="1">
        <w:r w:rsidRPr="001C0FB0">
          <w:rPr>
            <w:rStyle w:val="Hyperlink"/>
          </w:rPr>
          <w:t>http://www...........................</w:t>
        </w:r>
      </w:hyperlink>
      <w:r w:rsidRPr="001C0FB0">
        <w:t xml:space="preserve">&gt;. Acesso em: 25 mai. 2006.  </w:t>
      </w:r>
    </w:p>
    <w:p w14:paraId="7C85A3D0" w14:textId="77777777" w:rsidR="008A4CC4" w:rsidRDefault="008A4CC4" w:rsidP="000D46D6">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0D46D6">
      <w:pPr>
        <w:pStyle w:val="RefernciasBibliogrficas"/>
      </w:pPr>
    </w:p>
    <w:p w14:paraId="1320F36F" w14:textId="77777777" w:rsidR="008F2AE9" w:rsidRDefault="008F2AE9" w:rsidP="000D46D6"/>
    <w:p w14:paraId="7227A99C" w14:textId="77777777" w:rsidR="008F2AE9" w:rsidRDefault="008F2AE9" w:rsidP="000D46D6"/>
    <w:p w14:paraId="76A2C007" w14:textId="77777777" w:rsidR="008F2AE9" w:rsidRDefault="008F2AE9" w:rsidP="000D46D6"/>
    <w:p w14:paraId="5CADBE35" w14:textId="77777777" w:rsidR="008F2AE9" w:rsidRDefault="008F2AE9" w:rsidP="000D46D6"/>
    <w:p w14:paraId="1066E63A" w14:textId="77777777" w:rsidR="008F2AE9" w:rsidRDefault="008F2AE9" w:rsidP="000D46D6"/>
    <w:p w14:paraId="569AF2EB" w14:textId="77777777" w:rsidR="008F2AE9" w:rsidRDefault="008F2AE9" w:rsidP="000D46D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0D46D6">
      <w:pPr>
        <w:pStyle w:val="Textodecomentrio"/>
      </w:pPr>
      <w:r>
        <w:rPr>
          <w:rStyle w:val="Refdecomentrio"/>
        </w:rPr>
        <w:annotationRef/>
      </w:r>
    </w:p>
  </w:comment>
  <w:comment w:id="5" w:author="Juliano Varella De Carvalho" w:date="2020-11-04T10:54:00Z" w:initials="JVDC">
    <w:p w14:paraId="71254EAC" w14:textId="77777777" w:rsidR="008277D9" w:rsidRDefault="008277D9" w:rsidP="000D46D6">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0D46D6">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0D46D6">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0D46D6">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0D46D6">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0D46D6">
      <w:pPr>
        <w:pStyle w:val="Textodecomentrio"/>
      </w:pPr>
      <w:r>
        <w:rPr>
          <w:rStyle w:val="Refdecomentrio"/>
        </w:rPr>
        <w:annotationRef/>
      </w:r>
      <w:r>
        <w:t>Trabalho foi feito, não pode ter nada no futuro !</w:t>
      </w:r>
    </w:p>
  </w:comment>
  <w:comment w:id="21" w:author="Juliano Varella De Carvalho" w:date="2020-11-04T11:31:00Z" w:initials="JVDC">
    <w:p w14:paraId="3B7D35E4" w14:textId="77777777" w:rsidR="008277D9" w:rsidRDefault="008277D9" w:rsidP="000D46D6">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0D46D6">
      <w:r>
        <w:rPr>
          <w:rStyle w:val="PargrafodaListaChar"/>
        </w:rPr>
        <w:annotationRef/>
      </w:r>
      <w:r>
        <w:t>Colocar a referência.</w:t>
      </w:r>
    </w:p>
  </w:comment>
  <w:comment w:id="29" w:author="Tatiane Schwanck Schardosim" w:date="2020-07-01T21:47:00Z" w:initials="TSS">
    <w:p w14:paraId="2833CC6C" w14:textId="77777777" w:rsidR="008277D9" w:rsidRDefault="008277D9" w:rsidP="000D46D6">
      <w:r>
        <w:rPr>
          <w:rStyle w:val="PargrafodaListaChar"/>
        </w:rPr>
        <w:annotationRef/>
      </w:r>
      <w:r>
        <w:rPr>
          <w:noProof/>
        </w:rPr>
        <w:t>Tens que apresnetar cada figura.</w:t>
      </w:r>
    </w:p>
  </w:comment>
  <w:comment w:id="30" w:author="Juliano Varella De Carvalho" w:date="2020-11-04T11:52:00Z" w:initials="JVDC">
    <w:p w14:paraId="24F6ABF3" w14:textId="77777777" w:rsidR="008277D9" w:rsidRDefault="008277D9" w:rsidP="000D46D6">
      <w:pPr>
        <w:pStyle w:val="Sumrio7"/>
      </w:pPr>
      <w:r>
        <w:annotationRef/>
      </w:r>
      <w:r>
        <w:t>Todas as Figuras devem ser centralizadas !</w:t>
      </w:r>
    </w:p>
    <w:p w14:paraId="262F3FC1" w14:textId="77777777" w:rsidR="008277D9" w:rsidRDefault="008277D9" w:rsidP="000D46D6">
      <w:pPr>
        <w:pStyle w:val="Sumrio7"/>
      </w:pPr>
      <w:r>
        <w:t>A legenda fica em cima da figura e embaixo fica a Fonte (sem negrito). Como fiz aqui.</w:t>
      </w:r>
    </w:p>
  </w:comment>
  <w:comment w:id="37" w:author="Juliano Varella De Carvalho" w:date="2020-11-05T16:09:00Z" w:initials="JVDC">
    <w:p w14:paraId="55D8DED6" w14:textId="77777777" w:rsidR="008277D9" w:rsidRDefault="008277D9" w:rsidP="000D46D6">
      <w:pPr>
        <w:pStyle w:val="Textodecomentrio"/>
      </w:pPr>
      <w:r>
        <w:rPr>
          <w:rStyle w:val="Refdecomentrio"/>
        </w:rPr>
        <w:annotationRef/>
      </w:r>
      <w:r>
        <w:t>Espaço abaixo muito grande.</w:t>
      </w:r>
    </w:p>
  </w:comment>
  <w:comment w:id="41" w:author="Tatiane Schwanck Schardosim" w:date="2020-07-01T21:50:00Z" w:initials="TSS">
    <w:p w14:paraId="1BBA5217" w14:textId="77777777" w:rsidR="008277D9" w:rsidRDefault="008277D9" w:rsidP="000D46D6">
      <w:pPr>
        <w:pStyle w:val="Textodecomentrio"/>
      </w:pPr>
      <w:r>
        <w:rPr>
          <w:rStyle w:val="Refdecomentrio"/>
        </w:rPr>
        <w:annotationRef/>
      </w:r>
      <w:r>
        <w:rPr>
          <w:noProof/>
        </w:rPr>
        <w:t>4 ou 3?</w:t>
      </w:r>
    </w:p>
  </w:comment>
  <w:comment w:id="42" w:author="Érico Souza Loewe" w:date="2020-07-01T23:35:00Z" w:initials="ÉSL">
    <w:p w14:paraId="55EC0795" w14:textId="77777777" w:rsidR="008277D9" w:rsidRDefault="008277D9" w:rsidP="000D46D6">
      <w:pPr>
        <w:pStyle w:val="Textodecomentrio"/>
      </w:pPr>
      <w:r>
        <w:rPr>
          <w:rStyle w:val="Refdecomentrio"/>
        </w:rPr>
        <w:annotationRef/>
      </w:r>
      <w:r>
        <w:t>4 mas no fim só foi avaliado 3</w:t>
      </w:r>
    </w:p>
  </w:comment>
  <w:comment w:id="43" w:author="Tatiane Schwanck Schardosim" w:date="2020-07-01T21:51:00Z" w:initials="TSS">
    <w:p w14:paraId="5535A5AB" w14:textId="77777777" w:rsidR="008277D9" w:rsidRDefault="008277D9" w:rsidP="000D46D6">
      <w:pPr>
        <w:pStyle w:val="Textodecomentrio"/>
      </w:pPr>
      <w:r>
        <w:rPr>
          <w:rStyle w:val="Refdecomentrio"/>
        </w:rPr>
        <w:annotationRef/>
      </w:r>
      <w:r>
        <w:rPr>
          <w:noProof/>
        </w:rPr>
        <w:t>breve o que?</w:t>
      </w:r>
    </w:p>
  </w:comment>
  <w:comment w:id="45" w:author="Juliano Varella De Carvalho" w:date="2020-11-05T16:13:00Z" w:initials="JVDC">
    <w:p w14:paraId="13146409" w14:textId="77777777" w:rsidR="008277D9" w:rsidRDefault="008277D9" w:rsidP="000D46D6">
      <w:pPr>
        <w:pStyle w:val="Textodecomentrio"/>
      </w:pPr>
      <w:r>
        <w:rPr>
          <w:rStyle w:val="Refdecomentrio"/>
        </w:rPr>
        <w:annotationRef/>
      </w:r>
      <w:r>
        <w:t>Inserir referência</w:t>
      </w:r>
    </w:p>
  </w:comment>
  <w:comment w:id="47" w:author="Juliano Varella De Carvalho" w:date="2020-11-05T16:14:00Z" w:initials="JVDC">
    <w:p w14:paraId="104E7607" w14:textId="77777777" w:rsidR="008277D9" w:rsidRDefault="008277D9" w:rsidP="000D46D6">
      <w:pPr>
        <w:pStyle w:val="Textodecomentrio"/>
      </w:pPr>
      <w:r>
        <w:rPr>
          <w:rStyle w:val="Refdecomentrio"/>
        </w:rPr>
        <w:annotationRef/>
      </w:r>
      <w:r>
        <w:t>Colocar a referência.</w:t>
      </w:r>
    </w:p>
  </w:comment>
  <w:comment w:id="48" w:author="Juliano Varella De Carvalho" w:date="2020-11-05T16:15:00Z" w:initials="JVDC">
    <w:p w14:paraId="2D12AC55" w14:textId="77777777" w:rsidR="008277D9" w:rsidRDefault="008277D9" w:rsidP="000D46D6">
      <w:pPr>
        <w:pStyle w:val="Textodecomentrio"/>
      </w:pPr>
      <w:r>
        <w:rPr>
          <w:rStyle w:val="Refdecomentrio"/>
        </w:rPr>
        <w:annotationRef/>
      </w:r>
      <w:r>
        <w:t>Estranho.</w:t>
      </w:r>
    </w:p>
  </w:comment>
  <w:comment w:id="49" w:author="Juliano Varella De Carvalho" w:date="2020-11-05T16:16:00Z" w:initials="JVDC">
    <w:p w14:paraId="4069FECA" w14:textId="77777777" w:rsidR="008277D9" w:rsidRDefault="008277D9" w:rsidP="000D46D6">
      <w:pPr>
        <w:pStyle w:val="Textodecomentrio"/>
      </w:pPr>
      <w:r>
        <w:rPr>
          <w:rStyle w:val="Refdecomentrio"/>
        </w:rPr>
        <w:annotationRef/>
      </w:r>
      <w:r>
        <w:t>O número de seção está errado, deveria ser 2.4.1.2.1</w:t>
      </w:r>
    </w:p>
    <w:p w14:paraId="3D6050EB" w14:textId="77777777" w:rsidR="008277D9" w:rsidRDefault="008277D9" w:rsidP="000D46D6">
      <w:pPr>
        <w:pStyle w:val="Textodecomentrio"/>
      </w:pPr>
    </w:p>
    <w:p w14:paraId="330D106D" w14:textId="77777777" w:rsidR="008277D9" w:rsidRDefault="008277D9" w:rsidP="000D46D6">
      <w:pPr>
        <w:pStyle w:val="Textodecomentrio"/>
      </w:pPr>
      <w:r>
        <w:t>Talvez seja melhor colocar um marcador como uma bolinha, visto que vai ficar um número de subseção muito grande.</w:t>
      </w:r>
    </w:p>
  </w:comment>
  <w:comment w:id="51" w:author="Juliano Varella De Carvalho" w:date="2020-11-05T16:34:00Z" w:initials="JVDC">
    <w:p w14:paraId="5C822320" w14:textId="77777777" w:rsidR="008277D9" w:rsidRDefault="008277D9" w:rsidP="000D46D6">
      <w:pPr>
        <w:pStyle w:val="Textodecomentrio"/>
      </w:pPr>
      <w:r>
        <w:rPr>
          <w:rStyle w:val="Refdecomentrio"/>
        </w:rPr>
        <w:annotationRef/>
      </w:r>
      <w:r>
        <w:t>Referência.</w:t>
      </w:r>
    </w:p>
  </w:comment>
  <w:comment w:id="56" w:author="Juliano Varella De Carvalho" w:date="2020-11-05T16:46:00Z" w:initials="JVDC">
    <w:p w14:paraId="637F8852" w14:textId="77777777" w:rsidR="008277D9" w:rsidRDefault="008277D9" w:rsidP="000D46D6">
      <w:pPr>
        <w:pStyle w:val="Textodecomentrio"/>
      </w:pPr>
      <w:r>
        <w:rPr>
          <w:rStyle w:val="Refdecomentrio"/>
        </w:rPr>
        <w:annotationRef/>
      </w:r>
      <w:r>
        <w:t>Pergunta que farão para ti: porque nesse capítulo já está definido que utilizarás o KNN?</w:t>
      </w:r>
    </w:p>
  </w:comment>
  <w:comment w:id="69" w:author="Juliano Varella De Carvalho" w:date="2020-08-15T15:05:00Z" w:initials="JVDC">
    <w:p w14:paraId="4AF87AB6" w14:textId="77777777" w:rsidR="008277D9" w:rsidRDefault="008277D9" w:rsidP="000D46D6">
      <w:pPr>
        <w:pStyle w:val="Textodecomentrio"/>
      </w:pPr>
      <w:r>
        <w:rPr>
          <w:rStyle w:val="Refdecomentrio"/>
        </w:rPr>
        <w:annotationRef/>
      </w:r>
      <w:r>
        <w:t>Rever essa formatação, não está de acordo com o padrão.</w:t>
      </w:r>
    </w:p>
  </w:comment>
  <w:comment w:id="74" w:author="Juliano Varella De Carvalho" w:date="2020-08-15T15:11:00Z" w:initials="JVDC">
    <w:p w14:paraId="6133E842" w14:textId="77777777" w:rsidR="008277D9" w:rsidRDefault="008277D9" w:rsidP="000D46D6">
      <w:pPr>
        <w:pStyle w:val="Textodecomentrio"/>
      </w:pPr>
      <w:r>
        <w:rPr>
          <w:rStyle w:val="Refdecomentrio"/>
        </w:rPr>
        <w:annotationRef/>
      </w:r>
      <w:r>
        <w:t>Melhorar esse texto.</w:t>
      </w:r>
    </w:p>
  </w:comment>
  <w:comment w:id="75" w:author="Juliano Varella De Carvalho" w:date="2020-08-15T15:11:00Z" w:initials="JVDC">
    <w:p w14:paraId="1F620D89" w14:textId="77777777" w:rsidR="008277D9" w:rsidRDefault="008277D9" w:rsidP="000D46D6">
      <w:pPr>
        <w:pStyle w:val="Textodecomentrio"/>
      </w:pPr>
      <w:r>
        <w:rPr>
          <w:rStyle w:val="Refdecomentrio"/>
        </w:rPr>
        <w:annotationRef/>
      </w:r>
      <w:r>
        <w:t>Melhorar esse texto.</w:t>
      </w:r>
    </w:p>
  </w:comment>
  <w:comment w:id="79" w:author="Juliano Varella De Carvalho" w:date="2020-08-15T15:12:00Z" w:initials="JVDC">
    <w:p w14:paraId="7B394E3E" w14:textId="77777777" w:rsidR="008277D9" w:rsidRDefault="008277D9" w:rsidP="000D46D6">
      <w:pPr>
        <w:pStyle w:val="Textodecomentrio"/>
      </w:pPr>
      <w:r>
        <w:rPr>
          <w:rStyle w:val="Refdecomentrio"/>
        </w:rPr>
        <w:annotationRef/>
      </w:r>
      <w:r>
        <w:t>Não está formatado corretamente.</w:t>
      </w:r>
    </w:p>
  </w:comment>
  <w:comment w:id="83" w:author="Juliano Varella De Carvalho" w:date="2020-11-05T17:15:00Z" w:initials="JVDC">
    <w:p w14:paraId="607BA2F9" w14:textId="77777777" w:rsidR="008277D9" w:rsidRDefault="008277D9" w:rsidP="000D46D6">
      <w:pPr>
        <w:pStyle w:val="Textodecomentrio"/>
      </w:pPr>
      <w:r>
        <w:rPr>
          <w:rStyle w:val="Refdecomentrio"/>
        </w:rPr>
        <w:annotationRef/>
      </w:r>
      <w:r>
        <w:t>Não seria um webapp?</w:t>
      </w:r>
    </w:p>
  </w:comment>
  <w:comment w:id="84" w:author="Tatiane Schwanck Schardosim" w:date="2020-07-01T20:52:00Z" w:initials="TSS">
    <w:p w14:paraId="02280D71" w14:textId="77777777" w:rsidR="008277D9" w:rsidRDefault="008277D9" w:rsidP="000D46D6">
      <w:pPr>
        <w:pStyle w:val="Textodecomentrio"/>
      </w:pPr>
      <w:r>
        <w:rPr>
          <w:rStyle w:val="Refdecomentrio"/>
        </w:rPr>
        <w:annotationRef/>
      </w:r>
      <w:r>
        <w:rPr>
          <w:noProof/>
        </w:rPr>
        <w:t>Localização está nos dois?</w:t>
      </w:r>
    </w:p>
  </w:comment>
  <w:comment w:id="85" w:author="Érico Souza Loewe" w:date="2020-07-02T00:04:00Z" w:initials="ÉSL">
    <w:p w14:paraId="55985981" w14:textId="77777777" w:rsidR="008277D9" w:rsidRDefault="008277D9" w:rsidP="000D46D6">
      <w:pPr>
        <w:pStyle w:val="Textodecomentrio"/>
      </w:pPr>
      <w:r>
        <w:rPr>
          <w:rStyle w:val="Refdecomentrio"/>
        </w:rPr>
        <w:annotationRef/>
      </w:r>
      <w:r>
        <w:t>Sim, sera obtido das duas maneiras</w:t>
      </w:r>
    </w:p>
  </w:comment>
  <w:comment w:id="123" w:author="Juliano Varella De Carvalho" w:date="2020-11-06T14:30:00Z" w:initials="JVDC">
    <w:p w14:paraId="31377B4F" w14:textId="77777777" w:rsidR="008277D9" w:rsidRDefault="008277D9" w:rsidP="000D46D6">
      <w:pPr>
        <w:pStyle w:val="Textodecomentrio"/>
      </w:pPr>
      <w:r>
        <w:rPr>
          <w:rStyle w:val="Refdecomentrio"/>
        </w:rPr>
        <w:annotationRef/>
      </w:r>
      <w:r>
        <w:rPr>
          <w:noProof/>
        </w:rPr>
        <w:t>O estudo realizado foi somente do KNN.</w:t>
      </w:r>
    </w:p>
  </w:comment>
  <w:comment w:id="132" w:author="Juliano Varella De Carvalho" w:date="2020-11-06T14:36:00Z" w:initials="JVDC">
    <w:p w14:paraId="476FAA6E" w14:textId="77777777" w:rsidR="008277D9" w:rsidRDefault="008277D9" w:rsidP="000D46D6">
      <w:pPr>
        <w:pStyle w:val="Textodecomentrio"/>
      </w:pPr>
      <w:r>
        <w:rPr>
          <w:rStyle w:val="Refdecomentrio"/>
        </w:rPr>
        <w:annotationRef/>
      </w:r>
      <w:r>
        <w:t>Por quê?</w:t>
      </w:r>
    </w:p>
  </w:comment>
  <w:comment w:id="133" w:author="Juliano Varella De Carvalho" w:date="2020-11-06T14:39:00Z" w:initials="JVDC">
    <w:p w14:paraId="7F671237" w14:textId="77777777" w:rsidR="008277D9" w:rsidRDefault="008277D9" w:rsidP="000D46D6">
      <w:pPr>
        <w:pStyle w:val="Textodecomentrio"/>
      </w:pPr>
      <w:r>
        <w:rPr>
          <w:rStyle w:val="Refdecomentrio"/>
        </w:rPr>
        <w:annotationRef/>
      </w:r>
      <w:r>
        <w:t>Qual arquivo?</w:t>
      </w:r>
    </w:p>
  </w:comment>
  <w:comment w:id="134" w:author="Juliano Varella De Carvalho" w:date="2020-11-06T14:44:00Z" w:initials="JVDC">
    <w:p w14:paraId="19C967E6" w14:textId="77777777" w:rsidR="00A83D6F" w:rsidRDefault="00A83D6F" w:rsidP="000D46D6">
      <w:pPr>
        <w:pStyle w:val="Textodecomentrio"/>
      </w:pPr>
      <w:r>
        <w:rPr>
          <w:rStyle w:val="Refdecomentrio"/>
        </w:rPr>
        <w:annotationRef/>
      </w:r>
      <w:r>
        <w:t>Cada um o quê ?</w:t>
      </w:r>
    </w:p>
  </w:comment>
  <w:comment w:id="135" w:author="Juliano Varella De Carvalho" w:date="2020-11-06T14:47:00Z" w:initials="JVDC">
    <w:p w14:paraId="2FA526EA" w14:textId="77777777" w:rsidR="002C30AB" w:rsidRDefault="002C30AB" w:rsidP="000D46D6">
      <w:pPr>
        <w:pStyle w:val="Textodecomentrio"/>
      </w:pPr>
      <w:r>
        <w:rPr>
          <w:rStyle w:val="Refdecomentrio"/>
        </w:rPr>
        <w:annotationRef/>
      </w:r>
      <w:r>
        <w:t>Precisa ser mais claro, dá um exemplo.</w:t>
      </w:r>
    </w:p>
  </w:comment>
  <w:comment w:id="140" w:author="Juliano Varella De Carvalho" w:date="2020-11-06T15:01:00Z" w:initials="JVDC">
    <w:p w14:paraId="54339BAB" w14:textId="77777777" w:rsidR="00517AD8" w:rsidRDefault="00517AD8" w:rsidP="000D46D6">
      <w:pPr>
        <w:pStyle w:val="Textodecomentrio"/>
      </w:pPr>
      <w:r>
        <w:rPr>
          <w:rStyle w:val="Refdecomentrio"/>
        </w:rPr>
        <w:annotationRef/>
      </w:r>
      <w:r>
        <w:t>Informa quantos registros de treinamento e teste existem.</w:t>
      </w:r>
    </w:p>
  </w:comment>
  <w:comment w:id="141" w:author="Juliano Varella De Carvalho" w:date="2020-11-06T15:11:00Z" w:initials="JVDC">
    <w:p w14:paraId="5AE7D9F8" w14:textId="77777777" w:rsidR="00517AD8" w:rsidRDefault="00517AD8" w:rsidP="000D46D6">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48" w:author="Juliano Varella De Carvalho" w:date="2020-11-06T15:04:00Z" w:initials="JVDC">
    <w:p w14:paraId="2E5A92F8" w14:textId="77777777" w:rsidR="0033026F" w:rsidRDefault="0033026F" w:rsidP="000D46D6">
      <w:pPr>
        <w:pStyle w:val="Textodecomentrio"/>
      </w:pPr>
      <w:r>
        <w:rPr>
          <w:rStyle w:val="Refdecomentrio"/>
        </w:rPr>
        <w:annotationRef/>
      </w:r>
      <w:r>
        <w:t>Isto aqui já foi dito antes, é desnecessário. Remover.</w:t>
      </w:r>
    </w:p>
  </w:comment>
  <w:comment w:id="159" w:author="Juliano Varella De Carvalho" w:date="2020-11-06T15:16:00Z" w:initials="JVDC">
    <w:p w14:paraId="0EBAFEC5" w14:textId="77777777" w:rsidR="00D46496" w:rsidRDefault="00D46496" w:rsidP="000D46D6">
      <w:pPr>
        <w:pStyle w:val="Textodecomentrio"/>
      </w:pPr>
      <w:r>
        <w:rPr>
          <w:rStyle w:val="Refdecomentrio"/>
        </w:rPr>
        <w:annotationRef/>
      </w:r>
      <w:r>
        <w:t>Não entendi.</w:t>
      </w:r>
    </w:p>
  </w:comment>
  <w:comment w:id="160" w:author="Juliano Varella De Carvalho" w:date="2020-11-06T15:17:00Z" w:initials="JVDC">
    <w:p w14:paraId="76B7FE5C" w14:textId="77777777" w:rsidR="00E03329" w:rsidRDefault="00E03329" w:rsidP="000D46D6">
      <w:pPr>
        <w:pStyle w:val="Textodecomentrio"/>
      </w:pPr>
      <w:r>
        <w:rPr>
          <w:rStyle w:val="Refdecomentrio"/>
        </w:rPr>
        <w:annotationRef/>
      </w:r>
      <w:r>
        <w:t>Não existe modelo. O KNN não gera um modelo !</w:t>
      </w:r>
    </w:p>
  </w:comment>
  <w:comment w:id="164" w:author="Juliano Varella De Carvalho" w:date="2020-11-06T15:09:00Z" w:initials="JVDC">
    <w:p w14:paraId="0BA6170C" w14:textId="77777777" w:rsidR="00E03329" w:rsidRDefault="00E03329" w:rsidP="000D46D6">
      <w:pPr>
        <w:pStyle w:val="Textodecomentrio"/>
      </w:pPr>
      <w:r>
        <w:rPr>
          <w:rStyle w:val="Refdecomentrio"/>
        </w:rPr>
        <w:annotationRef/>
      </w:r>
      <w:r>
        <w:t>Na Figura 24 está dito que são 10 músicas...</w:t>
      </w:r>
    </w:p>
  </w:comment>
  <w:comment w:id="169" w:author="Juliano Varella De Carvalho" w:date="2020-11-06T15:28:00Z" w:initials="JVDC">
    <w:p w14:paraId="0A42554A" w14:textId="77777777" w:rsidR="000D46D6" w:rsidRDefault="000D46D6" w:rsidP="000D46D6">
      <w:pPr>
        <w:pStyle w:val="ndicedeilustraes"/>
      </w:pPr>
      <w:r>
        <w:rPr>
          <w:rStyle w:val="Sumrio9"/>
        </w:rPr>
        <w:annotationRef/>
      </w:r>
      <w:r>
        <w:t>Essa seção está descontextualizada aqui. Talvez ela tenha que ficar após a 4.1.3, ou trazer o que foi dito na 4.1.3 para dentro dessa seção.</w:t>
      </w:r>
    </w:p>
  </w:comment>
  <w:comment w:id="170" w:author="Juliano Varella De Carvalho" w:date="2020-11-06T15:14:00Z" w:initials="JVDC">
    <w:p w14:paraId="2DCEBD58" w14:textId="77777777" w:rsidR="000D46D6" w:rsidRDefault="000D46D6" w:rsidP="000D46D6">
      <w:pPr>
        <w:pStyle w:val="ndicedeilustraes"/>
      </w:pPr>
      <w:r>
        <w:rPr>
          <w:rStyle w:val="Sumrio9"/>
        </w:rPr>
        <w:annotationRef/>
      </w:r>
      <w:r>
        <w:t>Que modelo?</w:t>
      </w:r>
    </w:p>
  </w:comment>
  <w:comment w:id="171" w:author="Juliano Varella De Carvalho" w:date="2020-11-06T15:00:00Z" w:initials="JVDC">
    <w:p w14:paraId="6F429B0E" w14:textId="77777777" w:rsidR="000D46D6" w:rsidRDefault="000D46D6" w:rsidP="000D46D6">
      <w:pPr>
        <w:pStyle w:val="ndicedeilustraes"/>
      </w:pPr>
      <w:r>
        <w:rPr>
          <w:rStyle w:val="Sumrio9"/>
        </w:rPr>
        <w:annotationRef/>
      </w:r>
      <w:r>
        <w:t>Faz como referência.</w:t>
      </w:r>
    </w:p>
  </w:comment>
  <w:comment w:id="172" w:author="Juliano Varella De Carvalho" w:date="2020-11-06T15:52:00Z" w:initials="JVDC">
    <w:p w14:paraId="1408CC2F" w14:textId="77777777" w:rsidR="00D1196D" w:rsidRDefault="00D1196D" w:rsidP="00D1196D">
      <w:pPr>
        <w:pStyle w:val="Textodecomentrio"/>
      </w:pPr>
      <w:r>
        <w:rPr>
          <w:rStyle w:val="Refdecomentrio"/>
        </w:rPr>
        <w:annotationRef/>
      </w:r>
      <w:r>
        <w:t>Transforma essa tabela e coloca 4 colunas para não ficar tão grande.</w:t>
      </w:r>
    </w:p>
  </w:comment>
  <w:comment w:id="173" w:author="Érico Souza Loewe" w:date="2020-11-03T00:14:00Z" w:initials="ÉSL">
    <w:p w14:paraId="3647928D" w14:textId="77777777" w:rsidR="004D7D53" w:rsidRDefault="004D7D53" w:rsidP="004D7D53">
      <w:pPr>
        <w:pStyle w:val="Textodecomentrio"/>
      </w:pPr>
      <w:r>
        <w:rPr>
          <w:rStyle w:val="Refdecomentrio"/>
        </w:rPr>
        <w:annotationRef/>
      </w:r>
      <w:r>
        <w:t>Verdadeiro positivo (é e é)</w:t>
      </w:r>
    </w:p>
  </w:comment>
  <w:comment w:id="174" w:author="Érico Souza Loewe" w:date="2020-11-03T00:15:00Z" w:initials="ÉSL">
    <w:p w14:paraId="72CDEFEE" w14:textId="77777777" w:rsidR="004D7D53" w:rsidRDefault="004D7D53" w:rsidP="004D7D53">
      <w:pPr>
        <w:pStyle w:val="Textodecomentrio"/>
      </w:pPr>
      <w:r>
        <w:rPr>
          <w:rStyle w:val="Refdecomentrio"/>
        </w:rPr>
        <w:annotationRef/>
      </w:r>
      <w:r>
        <w:t>Falso positivo (é mas não é)</w:t>
      </w:r>
    </w:p>
  </w:comment>
  <w:comment w:id="175" w:author="Érico Souza Loewe" w:date="2020-11-03T00:15:00Z" w:initials="ÉSL">
    <w:p w14:paraId="617A6CF4" w14:textId="77777777" w:rsidR="004D7D53" w:rsidRDefault="004D7D53" w:rsidP="004D7D53">
      <w:pPr>
        <w:pStyle w:val="Textodecomentrio"/>
      </w:pPr>
      <w:r>
        <w:rPr>
          <w:rStyle w:val="Refdecomentrio"/>
        </w:rPr>
        <w:annotationRef/>
      </w:r>
      <w:r>
        <w:t>Falso negativo (não é mas é)</w:t>
      </w:r>
    </w:p>
  </w:comment>
  <w:comment w:id="176" w:author="Érico Souza Loewe" w:date="2020-11-03T00:14:00Z" w:initials="ÉSL">
    <w:p w14:paraId="30B2B145" w14:textId="77777777" w:rsidR="004D7D53" w:rsidRDefault="004D7D53" w:rsidP="004D7D53">
      <w:pPr>
        <w:pStyle w:val="Textodecomentrio"/>
      </w:pPr>
      <w:r>
        <w:rPr>
          <w:rStyle w:val="Refdecomentrio"/>
        </w:rPr>
        <w:annotationRef/>
      </w:r>
      <w:r>
        <w:t>Verdadeiro negativo (não é e não é)</w:t>
      </w:r>
    </w:p>
  </w:comment>
  <w:comment w:id="178" w:author="Juliano Varella De Carvalho" w:date="2020-11-06T16:01:00Z" w:initials="JVDC">
    <w:p w14:paraId="0BBA5868" w14:textId="77777777" w:rsidR="00D541C8" w:rsidRDefault="00D541C8" w:rsidP="00D541C8">
      <w:pPr>
        <w:pStyle w:val="Textodecomentrio"/>
      </w:pPr>
      <w:r>
        <w:rPr>
          <w:rStyle w:val="Refdecomentrio"/>
        </w:rPr>
        <w:annotationRef/>
      </w:r>
      <w:r>
        <w:t>Acho muito ingênuo esse comentário.</w:t>
      </w:r>
    </w:p>
  </w:comment>
  <w:comment w:id="179" w:author="Juliano Varella De Carvalho" w:date="2020-11-06T16:02:00Z" w:initials="JVDC">
    <w:p w14:paraId="06DE32BA" w14:textId="77777777" w:rsidR="00D541C8" w:rsidRDefault="00D541C8" w:rsidP="00D541C8">
      <w:pPr>
        <w:pStyle w:val="Textodecomentrio"/>
      </w:pPr>
      <w:r>
        <w:rPr>
          <w:rStyle w:val="Refdecomentrio"/>
        </w:rPr>
        <w:annotationRef/>
      </w:r>
      <w:r>
        <w:t>Por quê?</w:t>
      </w:r>
    </w:p>
  </w:comment>
  <w:comment w:id="180" w:author="Juliano Varella De Carvalho" w:date="2020-11-06T16:04:00Z" w:initials="JVDC">
    <w:p w14:paraId="154CABBE" w14:textId="77777777" w:rsidR="00D541C8" w:rsidRDefault="00D541C8" w:rsidP="00D541C8">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891DD7" w14:textId="77777777" w:rsidR="00956023" w:rsidRDefault="00956023" w:rsidP="000D46D6">
      <w:r>
        <w:separator/>
      </w:r>
    </w:p>
    <w:p w14:paraId="564AC6B4" w14:textId="77777777" w:rsidR="00956023" w:rsidRDefault="00956023" w:rsidP="000D46D6"/>
    <w:p w14:paraId="0DB5BC23" w14:textId="77777777" w:rsidR="00956023" w:rsidRDefault="00956023" w:rsidP="000D46D6"/>
    <w:p w14:paraId="0FFF4EE7" w14:textId="77777777" w:rsidR="00956023" w:rsidRDefault="00956023" w:rsidP="000D46D6"/>
    <w:p w14:paraId="5082B2A2" w14:textId="77777777" w:rsidR="00956023" w:rsidRDefault="00956023" w:rsidP="000D46D6"/>
    <w:p w14:paraId="410BCBF7" w14:textId="77777777" w:rsidR="00956023" w:rsidRDefault="00956023" w:rsidP="000D46D6"/>
    <w:p w14:paraId="7C9C97C5" w14:textId="77777777" w:rsidR="00956023" w:rsidRDefault="00956023" w:rsidP="000D46D6"/>
    <w:p w14:paraId="1E7766FD" w14:textId="77777777" w:rsidR="00956023" w:rsidRDefault="00956023" w:rsidP="000D46D6"/>
    <w:p w14:paraId="65B6CCA7" w14:textId="77777777" w:rsidR="00956023" w:rsidRDefault="00956023" w:rsidP="000D46D6"/>
    <w:p w14:paraId="30D60D38" w14:textId="77777777" w:rsidR="00956023" w:rsidRDefault="00956023" w:rsidP="000D46D6"/>
    <w:p w14:paraId="1EC5DC10" w14:textId="77777777" w:rsidR="00956023" w:rsidRDefault="00956023" w:rsidP="000D46D6"/>
    <w:p w14:paraId="27980690" w14:textId="77777777" w:rsidR="00956023" w:rsidRDefault="00956023" w:rsidP="000D46D6"/>
    <w:p w14:paraId="0E40975C" w14:textId="77777777" w:rsidR="00956023" w:rsidRDefault="00956023" w:rsidP="000D46D6"/>
    <w:p w14:paraId="5EFB5E1D" w14:textId="77777777" w:rsidR="00956023" w:rsidRDefault="00956023" w:rsidP="000D46D6"/>
    <w:p w14:paraId="6C56797D" w14:textId="77777777" w:rsidR="00956023" w:rsidRDefault="00956023" w:rsidP="000D46D6"/>
    <w:p w14:paraId="4C7FB362" w14:textId="77777777" w:rsidR="00956023" w:rsidRDefault="00956023" w:rsidP="000D46D6"/>
  </w:endnote>
  <w:endnote w:type="continuationSeparator" w:id="0">
    <w:p w14:paraId="71CA6F18" w14:textId="77777777" w:rsidR="00956023" w:rsidRDefault="00956023" w:rsidP="000D46D6">
      <w:r>
        <w:continuationSeparator/>
      </w:r>
    </w:p>
    <w:p w14:paraId="7E14EE2A" w14:textId="77777777" w:rsidR="00956023" w:rsidRDefault="00956023" w:rsidP="000D46D6"/>
    <w:p w14:paraId="0401CA9B" w14:textId="77777777" w:rsidR="00956023" w:rsidRDefault="00956023" w:rsidP="000D46D6"/>
    <w:p w14:paraId="53C64DD6" w14:textId="77777777" w:rsidR="00956023" w:rsidRDefault="00956023" w:rsidP="000D46D6"/>
    <w:p w14:paraId="79A4E70D" w14:textId="77777777" w:rsidR="00956023" w:rsidRDefault="00956023" w:rsidP="000D46D6"/>
    <w:p w14:paraId="4640D588" w14:textId="77777777" w:rsidR="00956023" w:rsidRDefault="00956023" w:rsidP="000D46D6"/>
    <w:p w14:paraId="404CAD54" w14:textId="77777777" w:rsidR="00956023" w:rsidRDefault="00956023" w:rsidP="000D46D6"/>
    <w:p w14:paraId="58A25112" w14:textId="77777777" w:rsidR="00956023" w:rsidRDefault="00956023" w:rsidP="000D46D6"/>
    <w:p w14:paraId="660D0C68" w14:textId="77777777" w:rsidR="00956023" w:rsidRDefault="00956023" w:rsidP="000D46D6"/>
    <w:p w14:paraId="1DA1EF10" w14:textId="77777777" w:rsidR="00956023" w:rsidRDefault="00956023" w:rsidP="000D46D6"/>
    <w:p w14:paraId="685D0743" w14:textId="77777777" w:rsidR="00956023" w:rsidRDefault="00956023" w:rsidP="000D46D6"/>
    <w:p w14:paraId="53EC75FF" w14:textId="77777777" w:rsidR="00956023" w:rsidRDefault="00956023" w:rsidP="000D46D6"/>
    <w:p w14:paraId="31779D9E" w14:textId="77777777" w:rsidR="00956023" w:rsidRDefault="00956023" w:rsidP="000D46D6"/>
    <w:p w14:paraId="54E6720A" w14:textId="77777777" w:rsidR="00956023" w:rsidRDefault="00956023" w:rsidP="000D46D6"/>
    <w:p w14:paraId="27B1D9F4" w14:textId="77777777" w:rsidR="00956023" w:rsidRDefault="00956023" w:rsidP="000D46D6"/>
    <w:p w14:paraId="6D0323D4" w14:textId="77777777" w:rsidR="00956023" w:rsidRDefault="00956023" w:rsidP="000D4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B0633B" w14:textId="77777777" w:rsidR="00956023" w:rsidRDefault="00956023" w:rsidP="000D46D6">
      <w:r>
        <w:separator/>
      </w:r>
    </w:p>
    <w:p w14:paraId="0ADBCCFE" w14:textId="77777777" w:rsidR="00956023" w:rsidRDefault="00956023" w:rsidP="000D46D6"/>
    <w:p w14:paraId="2D53D7CF" w14:textId="77777777" w:rsidR="00956023" w:rsidRDefault="00956023" w:rsidP="000D46D6"/>
    <w:p w14:paraId="048AE822" w14:textId="77777777" w:rsidR="00956023" w:rsidRDefault="00956023" w:rsidP="000D46D6"/>
    <w:p w14:paraId="5FF82236" w14:textId="77777777" w:rsidR="00956023" w:rsidRDefault="00956023" w:rsidP="000D46D6"/>
    <w:p w14:paraId="4D4564DB" w14:textId="77777777" w:rsidR="00956023" w:rsidRDefault="00956023" w:rsidP="000D46D6"/>
    <w:p w14:paraId="7A3B0D55" w14:textId="77777777" w:rsidR="00956023" w:rsidRDefault="00956023" w:rsidP="000D46D6"/>
  </w:footnote>
  <w:footnote w:type="continuationSeparator" w:id="0">
    <w:p w14:paraId="06F851A0" w14:textId="77777777" w:rsidR="00956023" w:rsidRDefault="00956023" w:rsidP="000D46D6">
      <w:r>
        <w:continuationSeparator/>
      </w:r>
    </w:p>
    <w:p w14:paraId="7F602E4E" w14:textId="77777777" w:rsidR="00956023" w:rsidRDefault="00956023" w:rsidP="000D46D6"/>
    <w:p w14:paraId="27DD559B" w14:textId="77777777" w:rsidR="00956023" w:rsidRDefault="00956023" w:rsidP="000D46D6"/>
    <w:p w14:paraId="7129EB1B" w14:textId="77777777" w:rsidR="00956023" w:rsidRDefault="00956023" w:rsidP="000D46D6"/>
    <w:p w14:paraId="702D55CE" w14:textId="77777777" w:rsidR="00956023" w:rsidRDefault="00956023" w:rsidP="000D46D6"/>
    <w:p w14:paraId="1641A85D" w14:textId="77777777" w:rsidR="00956023" w:rsidRDefault="00956023" w:rsidP="000D46D6"/>
    <w:p w14:paraId="6FE4BA3E" w14:textId="77777777" w:rsidR="00956023" w:rsidRDefault="00956023" w:rsidP="000D46D6"/>
    <w:p w14:paraId="34C9E126" w14:textId="77777777" w:rsidR="00956023" w:rsidRDefault="00956023" w:rsidP="000D46D6"/>
    <w:p w14:paraId="3FCF35C3" w14:textId="77777777" w:rsidR="00956023" w:rsidRDefault="00956023" w:rsidP="000D46D6"/>
    <w:p w14:paraId="0B4E5435" w14:textId="77777777" w:rsidR="00956023" w:rsidRDefault="00956023" w:rsidP="000D46D6"/>
    <w:p w14:paraId="57012AFA" w14:textId="77777777" w:rsidR="00956023" w:rsidRDefault="00956023" w:rsidP="000D46D6"/>
    <w:p w14:paraId="62DA9BB9" w14:textId="77777777" w:rsidR="00956023" w:rsidRDefault="00956023" w:rsidP="000D46D6"/>
    <w:p w14:paraId="7794FF6A" w14:textId="77777777" w:rsidR="00956023" w:rsidRDefault="00956023" w:rsidP="000D46D6"/>
    <w:p w14:paraId="2A178556" w14:textId="77777777" w:rsidR="00956023" w:rsidRDefault="00956023" w:rsidP="000D46D6"/>
    <w:p w14:paraId="63630995" w14:textId="77777777" w:rsidR="00956023" w:rsidRDefault="00956023" w:rsidP="000D46D6"/>
    <w:p w14:paraId="6973950F" w14:textId="77777777" w:rsidR="00956023" w:rsidRDefault="00956023" w:rsidP="000D46D6"/>
  </w:footnote>
  <w:footnote w:id="1">
    <w:p w14:paraId="10BB4CF5" w14:textId="2C315F39" w:rsidR="008277D9" w:rsidRPr="00AD4EB2" w:rsidRDefault="008277D9" w:rsidP="000D46D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0D46D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0D46D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0D46D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0D46D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0D46D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0D46D6">
    <w:r>
      <w:fldChar w:fldCharType="begin"/>
    </w:r>
    <w:r>
      <w:instrText xml:space="preserve">PAGE  </w:instrText>
    </w:r>
    <w:r>
      <w:fldChar w:fldCharType="separate"/>
    </w:r>
    <w:r>
      <w:rPr>
        <w:noProof/>
      </w:rPr>
      <w:t>24</w:t>
    </w:r>
    <w:r>
      <w:fldChar w:fldCharType="end"/>
    </w:r>
  </w:p>
  <w:p w14:paraId="22B212EB" w14:textId="77777777" w:rsidR="008277D9" w:rsidRDefault="008277D9" w:rsidP="000D4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0D46D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0D46D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0D46D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0D46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790C"/>
    <w:rsid w:val="000822C6"/>
    <w:rsid w:val="000964B3"/>
    <w:rsid w:val="000A02D3"/>
    <w:rsid w:val="000B20C5"/>
    <w:rsid w:val="000C396C"/>
    <w:rsid w:val="000C6345"/>
    <w:rsid w:val="000D46D6"/>
    <w:rsid w:val="000D62CE"/>
    <w:rsid w:val="000E3077"/>
    <w:rsid w:val="000E6B02"/>
    <w:rsid w:val="000F1E71"/>
    <w:rsid w:val="000F3363"/>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3CF8"/>
    <w:rsid w:val="0040581D"/>
    <w:rsid w:val="004150F1"/>
    <w:rsid w:val="00433D11"/>
    <w:rsid w:val="004563F3"/>
    <w:rsid w:val="004713D0"/>
    <w:rsid w:val="0048370D"/>
    <w:rsid w:val="004872F3"/>
    <w:rsid w:val="00493CF8"/>
    <w:rsid w:val="004A223B"/>
    <w:rsid w:val="004B4715"/>
    <w:rsid w:val="004C3B05"/>
    <w:rsid w:val="004D7509"/>
    <w:rsid w:val="004D7D53"/>
    <w:rsid w:val="004E17F5"/>
    <w:rsid w:val="00517AD8"/>
    <w:rsid w:val="00546071"/>
    <w:rsid w:val="00573580"/>
    <w:rsid w:val="00577C81"/>
    <w:rsid w:val="00582B5C"/>
    <w:rsid w:val="005956EE"/>
    <w:rsid w:val="00596437"/>
    <w:rsid w:val="005B0A0A"/>
    <w:rsid w:val="005D67E6"/>
    <w:rsid w:val="005D76F6"/>
    <w:rsid w:val="00604EB9"/>
    <w:rsid w:val="00606E70"/>
    <w:rsid w:val="0062198D"/>
    <w:rsid w:val="00631CC1"/>
    <w:rsid w:val="0065684E"/>
    <w:rsid w:val="0066211E"/>
    <w:rsid w:val="006736A2"/>
    <w:rsid w:val="006743B8"/>
    <w:rsid w:val="006B2A08"/>
    <w:rsid w:val="006B5A44"/>
    <w:rsid w:val="006C1E7D"/>
    <w:rsid w:val="006C3E1C"/>
    <w:rsid w:val="006D253C"/>
    <w:rsid w:val="006F0F04"/>
    <w:rsid w:val="006F4F2D"/>
    <w:rsid w:val="0070432F"/>
    <w:rsid w:val="007152F5"/>
    <w:rsid w:val="007454FE"/>
    <w:rsid w:val="00745697"/>
    <w:rsid w:val="007467AB"/>
    <w:rsid w:val="00764ABE"/>
    <w:rsid w:val="00766FBB"/>
    <w:rsid w:val="0077324E"/>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A4CC4"/>
    <w:rsid w:val="008D1382"/>
    <w:rsid w:val="008E4BA5"/>
    <w:rsid w:val="008F2AE9"/>
    <w:rsid w:val="00900B80"/>
    <w:rsid w:val="00910C9E"/>
    <w:rsid w:val="0091343D"/>
    <w:rsid w:val="00915537"/>
    <w:rsid w:val="00923834"/>
    <w:rsid w:val="009243AA"/>
    <w:rsid w:val="009313B3"/>
    <w:rsid w:val="00933820"/>
    <w:rsid w:val="009444DD"/>
    <w:rsid w:val="00956023"/>
    <w:rsid w:val="0097242C"/>
    <w:rsid w:val="00980B07"/>
    <w:rsid w:val="00986C87"/>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86B91"/>
    <w:rsid w:val="00CC31F5"/>
    <w:rsid w:val="00CC4C06"/>
    <w:rsid w:val="00CC5800"/>
    <w:rsid w:val="00D04942"/>
    <w:rsid w:val="00D05D5A"/>
    <w:rsid w:val="00D07ACB"/>
    <w:rsid w:val="00D1196D"/>
    <w:rsid w:val="00D17147"/>
    <w:rsid w:val="00D21DC1"/>
    <w:rsid w:val="00D31312"/>
    <w:rsid w:val="00D46496"/>
    <w:rsid w:val="00D504D7"/>
    <w:rsid w:val="00D541C8"/>
    <w:rsid w:val="00D63692"/>
    <w:rsid w:val="00D671F1"/>
    <w:rsid w:val="00DA3AA8"/>
    <w:rsid w:val="00DC1D1F"/>
    <w:rsid w:val="00DF3907"/>
    <w:rsid w:val="00E02E2F"/>
    <w:rsid w:val="00E03329"/>
    <w:rsid w:val="00E03A37"/>
    <w:rsid w:val="00E17768"/>
    <w:rsid w:val="00E239C1"/>
    <w:rsid w:val="00E52929"/>
    <w:rsid w:val="00E54DB7"/>
    <w:rsid w:val="00E619E4"/>
    <w:rsid w:val="00E736B3"/>
    <w:rsid w:val="00E76BCB"/>
    <w:rsid w:val="00E83151"/>
    <w:rsid w:val="00E9306B"/>
    <w:rsid w:val="00EA14BD"/>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0D46D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yperlink" Target="http://www.fundaj.gov.br/docs/eg/semi1.rt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header" Target="header5.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64</Pages>
  <Words>23333</Words>
  <Characters>126004</Characters>
  <Application>Microsoft Office Word</Application>
  <DocSecurity>0</DocSecurity>
  <Lines>1050</Lines>
  <Paragraphs>29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4903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49</cp:revision>
  <cp:lastPrinted>2003-10-22T01:33:00Z</cp:lastPrinted>
  <dcterms:created xsi:type="dcterms:W3CDTF">2018-05-30T22:47:00Z</dcterms:created>
  <dcterms:modified xsi:type="dcterms:W3CDTF">2020-11-09T08:05:00Z</dcterms:modified>
</cp:coreProperties>
</file>